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Default="009C4BC9" w:rsidP="001E7F8D">
      <w:pPr>
        <w:jc w:val="center"/>
        <w:rPr>
          <w:rFonts w:ascii="Times New Roman" w:hAnsi="Times New Roman" w:cs="Times New Roman"/>
          <w:b/>
          <w:bCs/>
          <w:sz w:val="26"/>
          <w:szCs w:val="26"/>
          <w:lang w:val="en-US"/>
        </w:rPr>
      </w:pPr>
      <w:r w:rsidRPr="009C4BC9">
        <w:rPr>
          <w:rFonts w:ascii="Times New Roman" w:hAnsi="Times New Roman" w:cs="Times New Roman"/>
          <w:b/>
          <w:bCs/>
          <w:sz w:val="26"/>
          <w:szCs w:val="26"/>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0B02D7E6" w14:textId="4A2FAD4C" w:rsidR="009B231A"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0206005" w:history="1">
        <w:r w:rsidRPr="008D343B">
          <w:rPr>
            <w:rStyle w:val="Hyperlink"/>
            <w:noProof/>
          </w:rPr>
          <w:t>DANH MỤC HÌNH ẢNH</w:t>
        </w:r>
        <w:r>
          <w:rPr>
            <w:noProof/>
            <w:webHidden/>
          </w:rPr>
          <w:tab/>
        </w:r>
        <w:r>
          <w:rPr>
            <w:noProof/>
            <w:webHidden/>
          </w:rPr>
          <w:fldChar w:fldCharType="begin"/>
        </w:r>
        <w:r>
          <w:rPr>
            <w:noProof/>
            <w:webHidden/>
          </w:rPr>
          <w:instrText xml:space="preserve"> PAGEREF _Toc130206005 \h </w:instrText>
        </w:r>
        <w:r>
          <w:rPr>
            <w:noProof/>
            <w:webHidden/>
          </w:rPr>
        </w:r>
        <w:r>
          <w:rPr>
            <w:noProof/>
            <w:webHidden/>
          </w:rPr>
          <w:fldChar w:fldCharType="separate"/>
        </w:r>
        <w:r w:rsidR="00483B09">
          <w:rPr>
            <w:noProof/>
            <w:webHidden/>
          </w:rPr>
          <w:t>v</w:t>
        </w:r>
        <w:r>
          <w:rPr>
            <w:noProof/>
            <w:webHidden/>
          </w:rPr>
          <w:fldChar w:fldCharType="end"/>
        </w:r>
      </w:hyperlink>
    </w:p>
    <w:p w14:paraId="0721474F" w14:textId="3A1C68C0" w:rsidR="009B231A" w:rsidRDefault="00881116">
      <w:pPr>
        <w:pStyle w:val="TOC1"/>
        <w:tabs>
          <w:tab w:val="right" w:leader="dot" w:pos="8777"/>
        </w:tabs>
        <w:rPr>
          <w:rFonts w:asciiTheme="minorHAnsi" w:hAnsiTheme="minorHAnsi"/>
          <w:b w:val="0"/>
          <w:noProof/>
          <w:sz w:val="22"/>
        </w:rPr>
      </w:pPr>
      <w:hyperlink w:anchor="_Toc130206006" w:history="1">
        <w:r w:rsidR="009B231A" w:rsidRPr="008D343B">
          <w:rPr>
            <w:rStyle w:val="Hyperlink"/>
            <w:noProof/>
            <w:lang w:val="en-US"/>
          </w:rPr>
          <w:t>DANH MỤC BẢNG</w:t>
        </w:r>
        <w:r w:rsidR="009B231A">
          <w:rPr>
            <w:noProof/>
            <w:webHidden/>
          </w:rPr>
          <w:tab/>
        </w:r>
        <w:r w:rsidR="009B231A">
          <w:rPr>
            <w:noProof/>
            <w:webHidden/>
          </w:rPr>
          <w:fldChar w:fldCharType="begin"/>
        </w:r>
        <w:r w:rsidR="009B231A">
          <w:rPr>
            <w:noProof/>
            <w:webHidden/>
          </w:rPr>
          <w:instrText xml:space="preserve"> PAGEREF _Toc130206006 \h </w:instrText>
        </w:r>
        <w:r w:rsidR="009B231A">
          <w:rPr>
            <w:noProof/>
            <w:webHidden/>
          </w:rPr>
        </w:r>
        <w:r w:rsidR="009B231A">
          <w:rPr>
            <w:noProof/>
            <w:webHidden/>
          </w:rPr>
          <w:fldChar w:fldCharType="separate"/>
        </w:r>
        <w:r w:rsidR="00483B09">
          <w:rPr>
            <w:noProof/>
            <w:webHidden/>
          </w:rPr>
          <w:t>vi</w:t>
        </w:r>
        <w:r w:rsidR="009B231A">
          <w:rPr>
            <w:noProof/>
            <w:webHidden/>
          </w:rPr>
          <w:fldChar w:fldCharType="end"/>
        </w:r>
      </w:hyperlink>
    </w:p>
    <w:p w14:paraId="22B95062" w14:textId="58287B12" w:rsidR="009B231A" w:rsidRDefault="00881116">
      <w:pPr>
        <w:pStyle w:val="TOC1"/>
        <w:tabs>
          <w:tab w:val="right" w:leader="dot" w:pos="8777"/>
        </w:tabs>
        <w:rPr>
          <w:rFonts w:asciiTheme="minorHAnsi" w:hAnsiTheme="minorHAnsi"/>
          <w:b w:val="0"/>
          <w:noProof/>
          <w:sz w:val="22"/>
        </w:rPr>
      </w:pPr>
      <w:hyperlink w:anchor="_Toc130206007" w:history="1">
        <w:r w:rsidR="009B231A" w:rsidRPr="008D343B">
          <w:rPr>
            <w:rStyle w:val="Hyperlink"/>
            <w:noProof/>
            <w:lang w:val="en-US"/>
          </w:rPr>
          <w:t>DANH MỤC TỪ VIẾT TẮT</w:t>
        </w:r>
        <w:r w:rsidR="009B231A">
          <w:rPr>
            <w:noProof/>
            <w:webHidden/>
          </w:rPr>
          <w:tab/>
        </w:r>
        <w:r w:rsidR="009B231A">
          <w:rPr>
            <w:noProof/>
            <w:webHidden/>
          </w:rPr>
          <w:fldChar w:fldCharType="begin"/>
        </w:r>
        <w:r w:rsidR="009B231A">
          <w:rPr>
            <w:noProof/>
            <w:webHidden/>
          </w:rPr>
          <w:instrText xml:space="preserve"> PAGEREF _Toc130206007 \h </w:instrText>
        </w:r>
        <w:r w:rsidR="009B231A">
          <w:rPr>
            <w:noProof/>
            <w:webHidden/>
          </w:rPr>
        </w:r>
        <w:r w:rsidR="009B231A">
          <w:rPr>
            <w:noProof/>
            <w:webHidden/>
          </w:rPr>
          <w:fldChar w:fldCharType="separate"/>
        </w:r>
        <w:r w:rsidR="00483B09">
          <w:rPr>
            <w:noProof/>
            <w:webHidden/>
          </w:rPr>
          <w:t>vii</w:t>
        </w:r>
        <w:r w:rsidR="009B231A">
          <w:rPr>
            <w:noProof/>
            <w:webHidden/>
          </w:rPr>
          <w:fldChar w:fldCharType="end"/>
        </w:r>
      </w:hyperlink>
    </w:p>
    <w:p w14:paraId="3A4D794C" w14:textId="1DD60D46" w:rsidR="009B231A" w:rsidRDefault="00881116">
      <w:pPr>
        <w:pStyle w:val="TOC1"/>
        <w:tabs>
          <w:tab w:val="right" w:leader="dot" w:pos="8777"/>
        </w:tabs>
        <w:rPr>
          <w:rFonts w:asciiTheme="minorHAnsi" w:hAnsiTheme="minorHAnsi"/>
          <w:b w:val="0"/>
          <w:noProof/>
          <w:sz w:val="22"/>
        </w:rPr>
      </w:pPr>
      <w:hyperlink w:anchor="_Toc130206008" w:history="1">
        <w:r w:rsidR="009B231A" w:rsidRPr="008D343B">
          <w:rPr>
            <w:rStyle w:val="Hyperlink"/>
            <w:noProof/>
            <w:lang w:val="en-US"/>
          </w:rPr>
          <w:t>BẢNG PHÂN CÔNG CÔNG VIỆC</w:t>
        </w:r>
        <w:r w:rsidR="009B231A">
          <w:rPr>
            <w:noProof/>
            <w:webHidden/>
          </w:rPr>
          <w:tab/>
        </w:r>
        <w:r w:rsidR="009B231A">
          <w:rPr>
            <w:noProof/>
            <w:webHidden/>
          </w:rPr>
          <w:fldChar w:fldCharType="begin"/>
        </w:r>
        <w:r w:rsidR="009B231A">
          <w:rPr>
            <w:noProof/>
            <w:webHidden/>
          </w:rPr>
          <w:instrText xml:space="preserve"> PAGEREF _Toc130206008 \h </w:instrText>
        </w:r>
        <w:r w:rsidR="009B231A">
          <w:rPr>
            <w:noProof/>
            <w:webHidden/>
          </w:rPr>
        </w:r>
        <w:r w:rsidR="009B231A">
          <w:rPr>
            <w:noProof/>
            <w:webHidden/>
          </w:rPr>
          <w:fldChar w:fldCharType="separate"/>
        </w:r>
        <w:r w:rsidR="00483B09">
          <w:rPr>
            <w:noProof/>
            <w:webHidden/>
          </w:rPr>
          <w:t>viii</w:t>
        </w:r>
        <w:r w:rsidR="009B231A">
          <w:rPr>
            <w:noProof/>
            <w:webHidden/>
          </w:rPr>
          <w:fldChar w:fldCharType="end"/>
        </w:r>
      </w:hyperlink>
    </w:p>
    <w:p w14:paraId="49332D34" w14:textId="0FE3073A" w:rsidR="009B231A" w:rsidRDefault="00881116">
      <w:pPr>
        <w:pStyle w:val="TOC1"/>
        <w:tabs>
          <w:tab w:val="right" w:leader="dot" w:pos="8777"/>
        </w:tabs>
        <w:rPr>
          <w:rFonts w:asciiTheme="minorHAnsi" w:hAnsiTheme="minorHAnsi"/>
          <w:b w:val="0"/>
          <w:noProof/>
          <w:sz w:val="22"/>
        </w:rPr>
      </w:pPr>
      <w:hyperlink w:anchor="_Toc130206009" w:history="1">
        <w:r w:rsidR="009B231A" w:rsidRPr="008D343B">
          <w:rPr>
            <w:rStyle w:val="Hyperlink"/>
            <w:rFonts w:cs="Times New Roman"/>
            <w:bCs/>
            <w:noProof/>
            <w:lang w:val="en-US"/>
          </w:rPr>
          <w:t>CHƯƠNG 1: TỔNG QUAN</w:t>
        </w:r>
        <w:r w:rsidR="009B231A">
          <w:rPr>
            <w:noProof/>
            <w:webHidden/>
          </w:rPr>
          <w:tab/>
        </w:r>
        <w:r w:rsidR="009B231A">
          <w:rPr>
            <w:noProof/>
            <w:webHidden/>
          </w:rPr>
          <w:fldChar w:fldCharType="begin"/>
        </w:r>
        <w:r w:rsidR="009B231A">
          <w:rPr>
            <w:noProof/>
            <w:webHidden/>
          </w:rPr>
          <w:instrText xml:space="preserve"> PAGEREF _Toc130206009 \h </w:instrText>
        </w:r>
        <w:r w:rsidR="009B231A">
          <w:rPr>
            <w:noProof/>
            <w:webHidden/>
          </w:rPr>
        </w:r>
        <w:r w:rsidR="009B231A">
          <w:rPr>
            <w:noProof/>
            <w:webHidden/>
          </w:rPr>
          <w:fldChar w:fldCharType="separate"/>
        </w:r>
        <w:r w:rsidR="00483B09">
          <w:rPr>
            <w:noProof/>
            <w:webHidden/>
          </w:rPr>
          <w:t>1</w:t>
        </w:r>
        <w:r w:rsidR="009B231A">
          <w:rPr>
            <w:noProof/>
            <w:webHidden/>
          </w:rPr>
          <w:fldChar w:fldCharType="end"/>
        </w:r>
      </w:hyperlink>
    </w:p>
    <w:p w14:paraId="4B5A0080" w14:textId="6D475E3C" w:rsidR="009B231A" w:rsidRDefault="00881116">
      <w:pPr>
        <w:pStyle w:val="TOC2"/>
        <w:rPr>
          <w:rFonts w:asciiTheme="minorHAnsi" w:hAnsiTheme="minorHAnsi" w:cstheme="minorBidi"/>
          <w:b w:val="0"/>
          <w:sz w:val="22"/>
          <w:szCs w:val="22"/>
          <w:lang w:val="en-GB"/>
        </w:rPr>
      </w:pPr>
      <w:hyperlink w:anchor="_Toc130206010" w:history="1">
        <w:r w:rsidR="009B231A" w:rsidRPr="008D343B">
          <w:rPr>
            <w:rStyle w:val="Hyperlink"/>
          </w:rPr>
          <w:t>1.1 GIỚI THIỆU ĐỀ TÀI</w:t>
        </w:r>
        <w:r w:rsidR="009B231A">
          <w:rPr>
            <w:webHidden/>
          </w:rPr>
          <w:tab/>
        </w:r>
        <w:r w:rsidR="009B231A">
          <w:rPr>
            <w:webHidden/>
          </w:rPr>
          <w:fldChar w:fldCharType="begin"/>
        </w:r>
        <w:r w:rsidR="009B231A">
          <w:rPr>
            <w:webHidden/>
          </w:rPr>
          <w:instrText xml:space="preserve"> PAGEREF _Toc130206010 \h </w:instrText>
        </w:r>
        <w:r w:rsidR="009B231A">
          <w:rPr>
            <w:webHidden/>
          </w:rPr>
        </w:r>
        <w:r w:rsidR="009B231A">
          <w:rPr>
            <w:webHidden/>
          </w:rPr>
          <w:fldChar w:fldCharType="separate"/>
        </w:r>
        <w:r w:rsidR="00483B09">
          <w:rPr>
            <w:webHidden/>
          </w:rPr>
          <w:t>1</w:t>
        </w:r>
        <w:r w:rsidR="009B231A">
          <w:rPr>
            <w:webHidden/>
          </w:rPr>
          <w:fldChar w:fldCharType="end"/>
        </w:r>
      </w:hyperlink>
    </w:p>
    <w:p w14:paraId="56D21BD2" w14:textId="54AE6B70" w:rsidR="009B231A" w:rsidRDefault="00881116">
      <w:pPr>
        <w:pStyle w:val="TOC3"/>
        <w:tabs>
          <w:tab w:val="right" w:leader="dot" w:pos="8777"/>
        </w:tabs>
        <w:rPr>
          <w:rFonts w:asciiTheme="minorHAnsi" w:hAnsiTheme="minorHAnsi"/>
          <w:b w:val="0"/>
          <w:noProof/>
          <w:sz w:val="22"/>
        </w:rPr>
      </w:pPr>
      <w:hyperlink w:anchor="_Toc130206011" w:history="1">
        <w:r w:rsidR="009B231A" w:rsidRPr="008D343B">
          <w:rPr>
            <w:rStyle w:val="Hyperlink"/>
            <w:noProof/>
          </w:rPr>
          <w:t>1.1.1 Tính cấp thiết của đề tài</w:t>
        </w:r>
        <w:r w:rsidR="009B231A">
          <w:rPr>
            <w:noProof/>
            <w:webHidden/>
          </w:rPr>
          <w:tab/>
        </w:r>
        <w:r w:rsidR="009B231A">
          <w:rPr>
            <w:noProof/>
            <w:webHidden/>
          </w:rPr>
          <w:fldChar w:fldCharType="begin"/>
        </w:r>
        <w:r w:rsidR="009B231A">
          <w:rPr>
            <w:noProof/>
            <w:webHidden/>
          </w:rPr>
          <w:instrText xml:space="preserve"> PAGEREF _Toc130206011 \h </w:instrText>
        </w:r>
        <w:r w:rsidR="009B231A">
          <w:rPr>
            <w:noProof/>
            <w:webHidden/>
          </w:rPr>
        </w:r>
        <w:r w:rsidR="009B231A">
          <w:rPr>
            <w:noProof/>
            <w:webHidden/>
          </w:rPr>
          <w:fldChar w:fldCharType="separate"/>
        </w:r>
        <w:r w:rsidR="00483B09">
          <w:rPr>
            <w:noProof/>
            <w:webHidden/>
          </w:rPr>
          <w:t>1</w:t>
        </w:r>
        <w:r w:rsidR="009B231A">
          <w:rPr>
            <w:noProof/>
            <w:webHidden/>
          </w:rPr>
          <w:fldChar w:fldCharType="end"/>
        </w:r>
      </w:hyperlink>
    </w:p>
    <w:p w14:paraId="558221A7" w14:textId="71499091" w:rsidR="009B231A" w:rsidRDefault="00881116">
      <w:pPr>
        <w:pStyle w:val="TOC3"/>
        <w:tabs>
          <w:tab w:val="right" w:leader="dot" w:pos="8777"/>
        </w:tabs>
        <w:rPr>
          <w:rFonts w:asciiTheme="minorHAnsi" w:hAnsiTheme="minorHAnsi"/>
          <w:b w:val="0"/>
          <w:noProof/>
          <w:sz w:val="22"/>
        </w:rPr>
      </w:pPr>
      <w:hyperlink w:anchor="_Toc130206012" w:history="1">
        <w:r w:rsidR="009B231A" w:rsidRPr="008D343B">
          <w:rPr>
            <w:rStyle w:val="Hyperlink"/>
            <w:noProof/>
          </w:rPr>
          <w:t>1.1.2 Lợi ích của đề tài</w:t>
        </w:r>
        <w:r w:rsidR="009B231A">
          <w:rPr>
            <w:noProof/>
            <w:webHidden/>
          </w:rPr>
          <w:tab/>
        </w:r>
        <w:r w:rsidR="009B231A">
          <w:rPr>
            <w:noProof/>
            <w:webHidden/>
          </w:rPr>
          <w:fldChar w:fldCharType="begin"/>
        </w:r>
        <w:r w:rsidR="009B231A">
          <w:rPr>
            <w:noProof/>
            <w:webHidden/>
          </w:rPr>
          <w:instrText xml:space="preserve"> PAGEREF _Toc130206012 \h </w:instrText>
        </w:r>
        <w:r w:rsidR="009B231A">
          <w:rPr>
            <w:noProof/>
            <w:webHidden/>
          </w:rPr>
        </w:r>
        <w:r w:rsidR="009B231A">
          <w:rPr>
            <w:noProof/>
            <w:webHidden/>
          </w:rPr>
          <w:fldChar w:fldCharType="separate"/>
        </w:r>
        <w:r w:rsidR="00483B09">
          <w:rPr>
            <w:noProof/>
            <w:webHidden/>
          </w:rPr>
          <w:t>1</w:t>
        </w:r>
        <w:r w:rsidR="009B231A">
          <w:rPr>
            <w:noProof/>
            <w:webHidden/>
          </w:rPr>
          <w:fldChar w:fldCharType="end"/>
        </w:r>
      </w:hyperlink>
    </w:p>
    <w:p w14:paraId="7C51DFC0" w14:textId="4EA5A07D" w:rsidR="009B231A" w:rsidRDefault="00881116">
      <w:pPr>
        <w:pStyle w:val="TOC2"/>
        <w:rPr>
          <w:rFonts w:asciiTheme="minorHAnsi" w:hAnsiTheme="minorHAnsi" w:cstheme="minorBidi"/>
          <w:b w:val="0"/>
          <w:sz w:val="22"/>
          <w:szCs w:val="22"/>
          <w:lang w:val="en-GB"/>
        </w:rPr>
      </w:pPr>
      <w:hyperlink w:anchor="_Toc130206013" w:history="1">
        <w:r w:rsidR="009B231A" w:rsidRPr="008D343B">
          <w:rPr>
            <w:rStyle w:val="Hyperlink"/>
          </w:rPr>
          <w:t>1.2 NHỮNG HỆ THỐNG TƯƠNG TỰ</w:t>
        </w:r>
        <w:r w:rsidR="009B231A">
          <w:rPr>
            <w:webHidden/>
          </w:rPr>
          <w:tab/>
        </w:r>
        <w:r w:rsidR="009B231A">
          <w:rPr>
            <w:webHidden/>
          </w:rPr>
          <w:fldChar w:fldCharType="begin"/>
        </w:r>
        <w:r w:rsidR="009B231A">
          <w:rPr>
            <w:webHidden/>
          </w:rPr>
          <w:instrText xml:space="preserve"> PAGEREF _Toc130206013 \h </w:instrText>
        </w:r>
        <w:r w:rsidR="009B231A">
          <w:rPr>
            <w:webHidden/>
          </w:rPr>
        </w:r>
        <w:r w:rsidR="009B231A">
          <w:rPr>
            <w:webHidden/>
          </w:rPr>
          <w:fldChar w:fldCharType="separate"/>
        </w:r>
        <w:r w:rsidR="00483B09">
          <w:rPr>
            <w:webHidden/>
          </w:rPr>
          <w:t>3</w:t>
        </w:r>
        <w:r w:rsidR="009B231A">
          <w:rPr>
            <w:webHidden/>
          </w:rPr>
          <w:fldChar w:fldCharType="end"/>
        </w:r>
      </w:hyperlink>
    </w:p>
    <w:p w14:paraId="6C01D204" w14:textId="0FB528F2" w:rsidR="009B231A" w:rsidRDefault="00881116">
      <w:pPr>
        <w:pStyle w:val="TOC3"/>
        <w:tabs>
          <w:tab w:val="right" w:leader="dot" w:pos="8777"/>
        </w:tabs>
        <w:rPr>
          <w:rFonts w:asciiTheme="minorHAnsi" w:hAnsiTheme="minorHAnsi"/>
          <w:b w:val="0"/>
          <w:noProof/>
          <w:sz w:val="22"/>
        </w:rPr>
      </w:pPr>
      <w:hyperlink w:anchor="_Toc130206014" w:history="1">
        <w:r w:rsidR="009B231A" w:rsidRPr="008D343B">
          <w:rPr>
            <w:rStyle w:val="Hyperlink"/>
            <w:noProof/>
          </w:rPr>
          <w:t>1.2.1 Một số hệ thống trong nước</w:t>
        </w:r>
        <w:r w:rsidR="009B231A">
          <w:rPr>
            <w:noProof/>
            <w:webHidden/>
          </w:rPr>
          <w:tab/>
        </w:r>
        <w:r w:rsidR="009B231A">
          <w:rPr>
            <w:noProof/>
            <w:webHidden/>
          </w:rPr>
          <w:fldChar w:fldCharType="begin"/>
        </w:r>
        <w:r w:rsidR="009B231A">
          <w:rPr>
            <w:noProof/>
            <w:webHidden/>
          </w:rPr>
          <w:instrText xml:space="preserve"> PAGEREF _Toc130206014 \h </w:instrText>
        </w:r>
        <w:r w:rsidR="009B231A">
          <w:rPr>
            <w:noProof/>
            <w:webHidden/>
          </w:rPr>
        </w:r>
        <w:r w:rsidR="009B231A">
          <w:rPr>
            <w:noProof/>
            <w:webHidden/>
          </w:rPr>
          <w:fldChar w:fldCharType="separate"/>
        </w:r>
        <w:r w:rsidR="00483B09">
          <w:rPr>
            <w:noProof/>
            <w:webHidden/>
          </w:rPr>
          <w:t>3</w:t>
        </w:r>
        <w:r w:rsidR="009B231A">
          <w:rPr>
            <w:noProof/>
            <w:webHidden/>
          </w:rPr>
          <w:fldChar w:fldCharType="end"/>
        </w:r>
      </w:hyperlink>
    </w:p>
    <w:p w14:paraId="1CE2DAAB" w14:textId="2FC0A98F" w:rsidR="009B231A" w:rsidRDefault="00881116">
      <w:pPr>
        <w:pStyle w:val="TOC4"/>
        <w:tabs>
          <w:tab w:val="right" w:leader="dot" w:pos="8777"/>
        </w:tabs>
        <w:rPr>
          <w:rFonts w:asciiTheme="minorHAnsi" w:hAnsiTheme="minorHAnsi"/>
          <w:i w:val="0"/>
          <w:noProof/>
          <w:sz w:val="22"/>
        </w:rPr>
      </w:pPr>
      <w:hyperlink w:anchor="_Toc130206015" w:history="1">
        <w:r w:rsidR="009B231A" w:rsidRPr="008D343B">
          <w:rPr>
            <w:rStyle w:val="Hyperlink"/>
            <w:noProof/>
          </w:rPr>
          <w:t>1.2.1.1 Ưu và nhược điểm của website quản lý thư viện của trường học Lạc Việt Vebrary</w:t>
        </w:r>
        <w:r w:rsidR="009B231A">
          <w:rPr>
            <w:noProof/>
            <w:webHidden/>
          </w:rPr>
          <w:tab/>
        </w:r>
        <w:r w:rsidR="009B231A">
          <w:rPr>
            <w:noProof/>
            <w:webHidden/>
          </w:rPr>
          <w:fldChar w:fldCharType="begin"/>
        </w:r>
        <w:r w:rsidR="009B231A">
          <w:rPr>
            <w:noProof/>
            <w:webHidden/>
          </w:rPr>
          <w:instrText xml:space="preserve"> PAGEREF _Toc130206015 \h </w:instrText>
        </w:r>
        <w:r w:rsidR="009B231A">
          <w:rPr>
            <w:noProof/>
            <w:webHidden/>
          </w:rPr>
        </w:r>
        <w:r w:rsidR="009B231A">
          <w:rPr>
            <w:noProof/>
            <w:webHidden/>
          </w:rPr>
          <w:fldChar w:fldCharType="separate"/>
        </w:r>
        <w:r w:rsidR="00483B09">
          <w:rPr>
            <w:noProof/>
            <w:webHidden/>
          </w:rPr>
          <w:t>3</w:t>
        </w:r>
        <w:r w:rsidR="009B231A">
          <w:rPr>
            <w:noProof/>
            <w:webHidden/>
          </w:rPr>
          <w:fldChar w:fldCharType="end"/>
        </w:r>
      </w:hyperlink>
    </w:p>
    <w:p w14:paraId="45EB854C" w14:textId="5ABD6665" w:rsidR="009B231A" w:rsidRDefault="00881116">
      <w:pPr>
        <w:pStyle w:val="TOC4"/>
        <w:tabs>
          <w:tab w:val="right" w:leader="dot" w:pos="8777"/>
        </w:tabs>
        <w:rPr>
          <w:rFonts w:asciiTheme="minorHAnsi" w:hAnsiTheme="minorHAnsi"/>
          <w:i w:val="0"/>
          <w:noProof/>
          <w:sz w:val="22"/>
        </w:rPr>
      </w:pPr>
      <w:hyperlink w:anchor="_Toc130206016" w:history="1">
        <w:r w:rsidR="009B231A" w:rsidRPr="008D343B">
          <w:rPr>
            <w:rStyle w:val="Hyperlink"/>
            <w:noProof/>
          </w:rPr>
          <w:t>1.2.1.2 Ưu và nhược điểm của website quản lý thư viện trường học TCSOFT</w:t>
        </w:r>
        <w:r w:rsidR="009B231A">
          <w:rPr>
            <w:noProof/>
            <w:webHidden/>
          </w:rPr>
          <w:tab/>
        </w:r>
        <w:r w:rsidR="009B231A">
          <w:rPr>
            <w:noProof/>
            <w:webHidden/>
          </w:rPr>
          <w:fldChar w:fldCharType="begin"/>
        </w:r>
        <w:r w:rsidR="009B231A">
          <w:rPr>
            <w:noProof/>
            <w:webHidden/>
          </w:rPr>
          <w:instrText xml:space="preserve"> PAGEREF _Toc130206016 \h </w:instrText>
        </w:r>
        <w:r w:rsidR="009B231A">
          <w:rPr>
            <w:noProof/>
            <w:webHidden/>
          </w:rPr>
        </w:r>
        <w:r w:rsidR="009B231A">
          <w:rPr>
            <w:noProof/>
            <w:webHidden/>
          </w:rPr>
          <w:fldChar w:fldCharType="separate"/>
        </w:r>
        <w:r w:rsidR="00483B09">
          <w:rPr>
            <w:noProof/>
            <w:webHidden/>
          </w:rPr>
          <w:t>3</w:t>
        </w:r>
        <w:r w:rsidR="009B231A">
          <w:rPr>
            <w:noProof/>
            <w:webHidden/>
          </w:rPr>
          <w:fldChar w:fldCharType="end"/>
        </w:r>
      </w:hyperlink>
    </w:p>
    <w:p w14:paraId="776590C5" w14:textId="4C5D0B0C" w:rsidR="009B231A" w:rsidRDefault="00881116">
      <w:pPr>
        <w:pStyle w:val="TOC4"/>
        <w:tabs>
          <w:tab w:val="right" w:leader="dot" w:pos="8777"/>
        </w:tabs>
        <w:rPr>
          <w:rFonts w:asciiTheme="minorHAnsi" w:hAnsiTheme="minorHAnsi"/>
          <w:i w:val="0"/>
          <w:noProof/>
          <w:sz w:val="22"/>
        </w:rPr>
      </w:pPr>
      <w:hyperlink w:anchor="_Toc130206017" w:history="1">
        <w:r w:rsidR="009B231A" w:rsidRPr="008D343B">
          <w:rPr>
            <w:rStyle w:val="Hyperlink"/>
            <w:noProof/>
          </w:rPr>
          <w:t>1.2.1.3 Ưu và nhược điểm của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17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0E6FBF72" w14:textId="77A78227" w:rsidR="009B231A" w:rsidRDefault="00881116">
      <w:pPr>
        <w:pStyle w:val="TOC3"/>
        <w:tabs>
          <w:tab w:val="right" w:leader="dot" w:pos="8777"/>
        </w:tabs>
        <w:rPr>
          <w:rFonts w:asciiTheme="minorHAnsi" w:hAnsiTheme="minorHAnsi"/>
          <w:b w:val="0"/>
          <w:noProof/>
          <w:sz w:val="22"/>
        </w:rPr>
      </w:pPr>
      <w:hyperlink w:anchor="_Toc130206018" w:history="1">
        <w:r w:rsidR="009B231A" w:rsidRPr="008D343B">
          <w:rPr>
            <w:rStyle w:val="Hyperlink"/>
            <w:noProof/>
          </w:rPr>
          <w:t>1.2.2 Một số hệ thống ngoài nước</w:t>
        </w:r>
        <w:r w:rsidR="009B231A">
          <w:rPr>
            <w:noProof/>
            <w:webHidden/>
          </w:rPr>
          <w:tab/>
        </w:r>
        <w:r w:rsidR="009B231A">
          <w:rPr>
            <w:noProof/>
            <w:webHidden/>
          </w:rPr>
          <w:fldChar w:fldCharType="begin"/>
        </w:r>
        <w:r w:rsidR="009B231A">
          <w:rPr>
            <w:noProof/>
            <w:webHidden/>
          </w:rPr>
          <w:instrText xml:space="preserve"> PAGEREF _Toc130206018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70101EDA" w14:textId="575A8581" w:rsidR="009B231A" w:rsidRDefault="00881116">
      <w:pPr>
        <w:pStyle w:val="TOC2"/>
        <w:rPr>
          <w:rFonts w:asciiTheme="minorHAnsi" w:hAnsiTheme="minorHAnsi" w:cstheme="minorBidi"/>
          <w:b w:val="0"/>
          <w:sz w:val="22"/>
          <w:szCs w:val="22"/>
          <w:lang w:val="en-GB"/>
        </w:rPr>
      </w:pPr>
      <w:hyperlink w:anchor="_Toc130206019" w:history="1">
        <w:r w:rsidR="009B231A" w:rsidRPr="008D343B">
          <w:rPr>
            <w:rStyle w:val="Hyperlink"/>
          </w:rPr>
          <w:t>1.3 CÁC GIAO DIỆN HỆ THỐNG CÓ SẴN</w:t>
        </w:r>
        <w:r w:rsidR="009B231A">
          <w:rPr>
            <w:webHidden/>
          </w:rPr>
          <w:tab/>
        </w:r>
        <w:r w:rsidR="009B231A">
          <w:rPr>
            <w:webHidden/>
          </w:rPr>
          <w:fldChar w:fldCharType="begin"/>
        </w:r>
        <w:r w:rsidR="009B231A">
          <w:rPr>
            <w:webHidden/>
          </w:rPr>
          <w:instrText xml:space="preserve"> PAGEREF _Toc130206019 \h </w:instrText>
        </w:r>
        <w:r w:rsidR="009B231A">
          <w:rPr>
            <w:webHidden/>
          </w:rPr>
        </w:r>
        <w:r w:rsidR="009B231A">
          <w:rPr>
            <w:webHidden/>
          </w:rPr>
          <w:fldChar w:fldCharType="separate"/>
        </w:r>
        <w:r w:rsidR="00483B09">
          <w:rPr>
            <w:webHidden/>
          </w:rPr>
          <w:t>4</w:t>
        </w:r>
        <w:r w:rsidR="009B231A">
          <w:rPr>
            <w:webHidden/>
          </w:rPr>
          <w:fldChar w:fldCharType="end"/>
        </w:r>
      </w:hyperlink>
    </w:p>
    <w:p w14:paraId="357C7201" w14:textId="62406A71" w:rsidR="009B231A" w:rsidRDefault="00881116">
      <w:pPr>
        <w:pStyle w:val="TOC3"/>
        <w:tabs>
          <w:tab w:val="right" w:leader="dot" w:pos="8777"/>
        </w:tabs>
        <w:rPr>
          <w:rFonts w:asciiTheme="minorHAnsi" w:hAnsiTheme="minorHAnsi"/>
          <w:b w:val="0"/>
          <w:noProof/>
          <w:sz w:val="22"/>
        </w:rPr>
      </w:pPr>
      <w:hyperlink w:anchor="_Toc130206020" w:history="1">
        <w:r w:rsidR="009B231A" w:rsidRPr="008D343B">
          <w:rPr>
            <w:rStyle w:val="Hyperlink"/>
            <w:noProof/>
          </w:rPr>
          <w:t>1.3.1 Giao diện một số hệ thống trong nước</w:t>
        </w:r>
        <w:r w:rsidR="009B231A">
          <w:rPr>
            <w:noProof/>
            <w:webHidden/>
          </w:rPr>
          <w:tab/>
        </w:r>
        <w:r w:rsidR="009B231A">
          <w:rPr>
            <w:noProof/>
            <w:webHidden/>
          </w:rPr>
          <w:fldChar w:fldCharType="begin"/>
        </w:r>
        <w:r w:rsidR="009B231A">
          <w:rPr>
            <w:noProof/>
            <w:webHidden/>
          </w:rPr>
          <w:instrText xml:space="preserve"> PAGEREF _Toc130206020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022E5DEB" w14:textId="29691FCC" w:rsidR="009B231A" w:rsidRDefault="00881116">
      <w:pPr>
        <w:pStyle w:val="TOC4"/>
        <w:tabs>
          <w:tab w:val="right" w:leader="dot" w:pos="8777"/>
        </w:tabs>
        <w:rPr>
          <w:rFonts w:asciiTheme="minorHAnsi" w:hAnsiTheme="minorHAnsi"/>
          <w:i w:val="0"/>
          <w:noProof/>
          <w:sz w:val="22"/>
        </w:rPr>
      </w:pPr>
      <w:hyperlink w:anchor="_Toc130206021" w:history="1">
        <w:r w:rsidR="009B231A" w:rsidRPr="008D343B">
          <w:rPr>
            <w:rStyle w:val="Hyperlink"/>
            <w:noProof/>
          </w:rPr>
          <w:t>1.3.1.1 Giao diện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21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47D5B3C6" w14:textId="26E1B007" w:rsidR="009B231A" w:rsidRDefault="00881116">
      <w:pPr>
        <w:pStyle w:val="TOC4"/>
        <w:tabs>
          <w:tab w:val="right" w:leader="dot" w:pos="8777"/>
        </w:tabs>
        <w:rPr>
          <w:rFonts w:asciiTheme="minorHAnsi" w:hAnsiTheme="minorHAnsi"/>
          <w:i w:val="0"/>
          <w:noProof/>
          <w:sz w:val="22"/>
        </w:rPr>
      </w:pPr>
      <w:hyperlink w:anchor="_Toc130206022" w:history="1">
        <w:r w:rsidR="009B231A" w:rsidRPr="008D343B">
          <w:rPr>
            <w:rStyle w:val="Hyperlink"/>
            <w:noProof/>
          </w:rPr>
          <w:t>1.3.1.2 Giao diện website Thư viện Quốc gia Việt Nam(National Library of Vietnam)</w:t>
        </w:r>
        <w:r w:rsidR="009B231A">
          <w:rPr>
            <w:noProof/>
            <w:webHidden/>
          </w:rPr>
          <w:tab/>
        </w:r>
        <w:r w:rsidR="009B231A">
          <w:rPr>
            <w:noProof/>
            <w:webHidden/>
          </w:rPr>
          <w:fldChar w:fldCharType="begin"/>
        </w:r>
        <w:r w:rsidR="009B231A">
          <w:rPr>
            <w:noProof/>
            <w:webHidden/>
          </w:rPr>
          <w:instrText xml:space="preserve"> PAGEREF _Toc130206022 \h </w:instrText>
        </w:r>
        <w:r w:rsidR="009B231A">
          <w:rPr>
            <w:noProof/>
            <w:webHidden/>
          </w:rPr>
        </w:r>
        <w:r w:rsidR="009B231A">
          <w:rPr>
            <w:noProof/>
            <w:webHidden/>
          </w:rPr>
          <w:fldChar w:fldCharType="separate"/>
        </w:r>
        <w:r w:rsidR="00483B09">
          <w:rPr>
            <w:noProof/>
            <w:webHidden/>
          </w:rPr>
          <w:t>5</w:t>
        </w:r>
        <w:r w:rsidR="009B231A">
          <w:rPr>
            <w:noProof/>
            <w:webHidden/>
          </w:rPr>
          <w:fldChar w:fldCharType="end"/>
        </w:r>
      </w:hyperlink>
    </w:p>
    <w:p w14:paraId="6C5E7DA2" w14:textId="72DA1D04" w:rsidR="009B231A" w:rsidRDefault="00881116">
      <w:pPr>
        <w:pStyle w:val="TOC4"/>
        <w:tabs>
          <w:tab w:val="right" w:leader="dot" w:pos="8777"/>
        </w:tabs>
        <w:rPr>
          <w:rFonts w:asciiTheme="minorHAnsi" w:hAnsiTheme="minorHAnsi"/>
          <w:i w:val="0"/>
          <w:noProof/>
          <w:sz w:val="22"/>
        </w:rPr>
      </w:pPr>
      <w:hyperlink w:anchor="_Toc130206023" w:history="1">
        <w:r w:rsidR="009B231A" w:rsidRPr="008D343B">
          <w:rPr>
            <w:rStyle w:val="Hyperlink"/>
            <w:noProof/>
          </w:rPr>
          <w:t>1.3.1.3 Giao diện website Thư viện Đại học Bách Khoa</w:t>
        </w:r>
        <w:r w:rsidR="009B231A">
          <w:rPr>
            <w:noProof/>
            <w:webHidden/>
          </w:rPr>
          <w:tab/>
        </w:r>
        <w:r w:rsidR="009B231A">
          <w:rPr>
            <w:noProof/>
            <w:webHidden/>
          </w:rPr>
          <w:fldChar w:fldCharType="begin"/>
        </w:r>
        <w:r w:rsidR="009B231A">
          <w:rPr>
            <w:noProof/>
            <w:webHidden/>
          </w:rPr>
          <w:instrText xml:space="preserve"> PAGEREF _Toc130206023 \h </w:instrText>
        </w:r>
        <w:r w:rsidR="009B231A">
          <w:rPr>
            <w:noProof/>
            <w:webHidden/>
          </w:rPr>
        </w:r>
        <w:r w:rsidR="009B231A">
          <w:rPr>
            <w:noProof/>
            <w:webHidden/>
          </w:rPr>
          <w:fldChar w:fldCharType="separate"/>
        </w:r>
        <w:r w:rsidR="00483B09">
          <w:rPr>
            <w:noProof/>
            <w:webHidden/>
          </w:rPr>
          <w:t>6</w:t>
        </w:r>
        <w:r w:rsidR="009B231A">
          <w:rPr>
            <w:noProof/>
            <w:webHidden/>
          </w:rPr>
          <w:fldChar w:fldCharType="end"/>
        </w:r>
      </w:hyperlink>
    </w:p>
    <w:p w14:paraId="0006A45F" w14:textId="49B5ECF4" w:rsidR="009B231A" w:rsidRDefault="00881116">
      <w:pPr>
        <w:pStyle w:val="TOC3"/>
        <w:tabs>
          <w:tab w:val="right" w:leader="dot" w:pos="8777"/>
        </w:tabs>
        <w:rPr>
          <w:rFonts w:asciiTheme="minorHAnsi" w:hAnsiTheme="minorHAnsi"/>
          <w:b w:val="0"/>
          <w:noProof/>
          <w:sz w:val="22"/>
        </w:rPr>
      </w:pPr>
      <w:hyperlink w:anchor="_Toc130206024" w:history="1">
        <w:r w:rsidR="009B231A" w:rsidRPr="008D343B">
          <w:rPr>
            <w:rStyle w:val="Hyperlink"/>
            <w:noProof/>
          </w:rPr>
          <w:t>1.3.2 Giao diện một số hệ thống ngoài nước</w:t>
        </w:r>
        <w:r w:rsidR="009B231A">
          <w:rPr>
            <w:noProof/>
            <w:webHidden/>
          </w:rPr>
          <w:tab/>
        </w:r>
        <w:r w:rsidR="009B231A">
          <w:rPr>
            <w:noProof/>
            <w:webHidden/>
          </w:rPr>
          <w:fldChar w:fldCharType="begin"/>
        </w:r>
        <w:r w:rsidR="009B231A">
          <w:rPr>
            <w:noProof/>
            <w:webHidden/>
          </w:rPr>
          <w:instrText xml:space="preserve"> PAGEREF _Toc130206024 \h </w:instrText>
        </w:r>
        <w:r w:rsidR="009B231A">
          <w:rPr>
            <w:noProof/>
            <w:webHidden/>
          </w:rPr>
        </w:r>
        <w:r w:rsidR="009B231A">
          <w:rPr>
            <w:noProof/>
            <w:webHidden/>
          </w:rPr>
          <w:fldChar w:fldCharType="separate"/>
        </w:r>
        <w:r w:rsidR="00483B09">
          <w:rPr>
            <w:noProof/>
            <w:webHidden/>
          </w:rPr>
          <w:t>7</w:t>
        </w:r>
        <w:r w:rsidR="009B231A">
          <w:rPr>
            <w:noProof/>
            <w:webHidden/>
          </w:rPr>
          <w:fldChar w:fldCharType="end"/>
        </w:r>
      </w:hyperlink>
    </w:p>
    <w:p w14:paraId="19DC6F03" w14:textId="1476B325" w:rsidR="009B231A" w:rsidRDefault="00881116">
      <w:pPr>
        <w:pStyle w:val="TOC4"/>
        <w:tabs>
          <w:tab w:val="right" w:leader="dot" w:pos="8777"/>
        </w:tabs>
        <w:rPr>
          <w:rFonts w:asciiTheme="minorHAnsi" w:hAnsiTheme="minorHAnsi"/>
          <w:i w:val="0"/>
          <w:noProof/>
          <w:sz w:val="22"/>
        </w:rPr>
      </w:pPr>
      <w:hyperlink w:anchor="_Toc130206025" w:history="1">
        <w:r w:rsidR="009B231A" w:rsidRPr="008D343B">
          <w:rPr>
            <w:rStyle w:val="Hyperlink"/>
            <w:noProof/>
          </w:rPr>
          <w:t>1.3.2.1 Giao diện website nguồn học liệu mở của Học viện Công nghệ Massachusetts - MIT Open Course Ware</w:t>
        </w:r>
        <w:r w:rsidR="009B231A">
          <w:rPr>
            <w:noProof/>
            <w:webHidden/>
          </w:rPr>
          <w:tab/>
        </w:r>
        <w:r w:rsidR="009B231A">
          <w:rPr>
            <w:noProof/>
            <w:webHidden/>
          </w:rPr>
          <w:fldChar w:fldCharType="begin"/>
        </w:r>
        <w:r w:rsidR="009B231A">
          <w:rPr>
            <w:noProof/>
            <w:webHidden/>
          </w:rPr>
          <w:instrText xml:space="preserve"> PAGEREF _Toc130206025 \h </w:instrText>
        </w:r>
        <w:r w:rsidR="009B231A">
          <w:rPr>
            <w:noProof/>
            <w:webHidden/>
          </w:rPr>
        </w:r>
        <w:r w:rsidR="009B231A">
          <w:rPr>
            <w:noProof/>
            <w:webHidden/>
          </w:rPr>
          <w:fldChar w:fldCharType="separate"/>
        </w:r>
        <w:r w:rsidR="00483B09">
          <w:rPr>
            <w:noProof/>
            <w:webHidden/>
          </w:rPr>
          <w:t>7</w:t>
        </w:r>
        <w:r w:rsidR="009B231A">
          <w:rPr>
            <w:noProof/>
            <w:webHidden/>
          </w:rPr>
          <w:fldChar w:fldCharType="end"/>
        </w:r>
      </w:hyperlink>
    </w:p>
    <w:p w14:paraId="389B76CC" w14:textId="66277C80" w:rsidR="009B231A" w:rsidRDefault="00881116">
      <w:pPr>
        <w:pStyle w:val="TOC4"/>
        <w:tabs>
          <w:tab w:val="right" w:leader="dot" w:pos="8777"/>
        </w:tabs>
        <w:rPr>
          <w:rFonts w:asciiTheme="minorHAnsi" w:hAnsiTheme="minorHAnsi"/>
          <w:i w:val="0"/>
          <w:noProof/>
          <w:sz w:val="22"/>
        </w:rPr>
      </w:pPr>
      <w:hyperlink w:anchor="_Toc130206026" w:history="1">
        <w:r w:rsidR="009B231A" w:rsidRPr="008D343B">
          <w:rPr>
            <w:rStyle w:val="Hyperlink"/>
            <w:noProof/>
          </w:rPr>
          <w:t>1.3.2.2 Giao diện website Thư viện Anh (British Library)</w:t>
        </w:r>
        <w:r w:rsidR="009B231A">
          <w:rPr>
            <w:noProof/>
            <w:webHidden/>
          </w:rPr>
          <w:tab/>
        </w:r>
        <w:r w:rsidR="009B231A">
          <w:rPr>
            <w:noProof/>
            <w:webHidden/>
          </w:rPr>
          <w:fldChar w:fldCharType="begin"/>
        </w:r>
        <w:r w:rsidR="009B231A">
          <w:rPr>
            <w:noProof/>
            <w:webHidden/>
          </w:rPr>
          <w:instrText xml:space="preserve"> PAGEREF _Toc130206026 \h </w:instrText>
        </w:r>
        <w:r w:rsidR="009B231A">
          <w:rPr>
            <w:noProof/>
            <w:webHidden/>
          </w:rPr>
        </w:r>
        <w:r w:rsidR="009B231A">
          <w:rPr>
            <w:noProof/>
            <w:webHidden/>
          </w:rPr>
          <w:fldChar w:fldCharType="separate"/>
        </w:r>
        <w:r w:rsidR="00483B09">
          <w:rPr>
            <w:noProof/>
            <w:webHidden/>
          </w:rPr>
          <w:t>7</w:t>
        </w:r>
        <w:r w:rsidR="009B231A">
          <w:rPr>
            <w:noProof/>
            <w:webHidden/>
          </w:rPr>
          <w:fldChar w:fldCharType="end"/>
        </w:r>
      </w:hyperlink>
    </w:p>
    <w:p w14:paraId="3F2933CA" w14:textId="16A43D57" w:rsidR="009B231A" w:rsidRDefault="00881116">
      <w:pPr>
        <w:pStyle w:val="TOC2"/>
        <w:rPr>
          <w:rFonts w:asciiTheme="minorHAnsi" w:hAnsiTheme="minorHAnsi" w:cstheme="minorBidi"/>
          <w:b w:val="0"/>
          <w:sz w:val="22"/>
          <w:szCs w:val="22"/>
          <w:lang w:val="en-GB"/>
        </w:rPr>
      </w:pPr>
      <w:hyperlink w:anchor="_Toc130206027" w:history="1">
        <w:r w:rsidR="009B231A" w:rsidRPr="008D343B">
          <w:rPr>
            <w:rStyle w:val="Hyperlink"/>
          </w:rPr>
          <w:t>1.4 MÔ TẢ ĐỀ TÀI</w:t>
        </w:r>
        <w:r w:rsidR="009B231A">
          <w:rPr>
            <w:webHidden/>
          </w:rPr>
          <w:tab/>
        </w:r>
        <w:r w:rsidR="009B231A">
          <w:rPr>
            <w:webHidden/>
          </w:rPr>
          <w:fldChar w:fldCharType="begin"/>
        </w:r>
        <w:r w:rsidR="009B231A">
          <w:rPr>
            <w:webHidden/>
          </w:rPr>
          <w:instrText xml:space="preserve"> PAGEREF _Toc130206027 \h </w:instrText>
        </w:r>
        <w:r w:rsidR="009B231A">
          <w:rPr>
            <w:webHidden/>
          </w:rPr>
        </w:r>
        <w:r w:rsidR="009B231A">
          <w:rPr>
            <w:webHidden/>
          </w:rPr>
          <w:fldChar w:fldCharType="separate"/>
        </w:r>
        <w:r w:rsidR="00483B09">
          <w:rPr>
            <w:webHidden/>
          </w:rPr>
          <w:t>8</w:t>
        </w:r>
        <w:r w:rsidR="009B231A">
          <w:rPr>
            <w:webHidden/>
          </w:rPr>
          <w:fldChar w:fldCharType="end"/>
        </w:r>
      </w:hyperlink>
    </w:p>
    <w:p w14:paraId="2AB49F2E" w14:textId="529F4C57" w:rsidR="009B231A" w:rsidRDefault="00881116">
      <w:pPr>
        <w:pStyle w:val="TOC3"/>
        <w:tabs>
          <w:tab w:val="right" w:leader="dot" w:pos="8777"/>
        </w:tabs>
        <w:rPr>
          <w:rFonts w:asciiTheme="minorHAnsi" w:hAnsiTheme="minorHAnsi"/>
          <w:b w:val="0"/>
          <w:noProof/>
          <w:sz w:val="22"/>
        </w:rPr>
      </w:pPr>
      <w:hyperlink w:anchor="_Toc130206028" w:history="1">
        <w:r w:rsidR="009B231A" w:rsidRPr="008D343B">
          <w:rPr>
            <w:rStyle w:val="Hyperlink"/>
            <w:noProof/>
          </w:rPr>
          <w:t>1.4.1 Mô tả chung</w:t>
        </w:r>
        <w:r w:rsidR="009B231A">
          <w:rPr>
            <w:noProof/>
            <w:webHidden/>
          </w:rPr>
          <w:tab/>
        </w:r>
        <w:r w:rsidR="009B231A">
          <w:rPr>
            <w:noProof/>
            <w:webHidden/>
          </w:rPr>
          <w:fldChar w:fldCharType="begin"/>
        </w:r>
        <w:r w:rsidR="009B231A">
          <w:rPr>
            <w:noProof/>
            <w:webHidden/>
          </w:rPr>
          <w:instrText xml:space="preserve"> PAGEREF _Toc130206028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6E4B7688" w14:textId="7ADE9924" w:rsidR="009B231A" w:rsidRDefault="00881116">
      <w:pPr>
        <w:pStyle w:val="TOC3"/>
        <w:tabs>
          <w:tab w:val="right" w:leader="dot" w:pos="8777"/>
        </w:tabs>
        <w:rPr>
          <w:rFonts w:asciiTheme="minorHAnsi" w:hAnsiTheme="minorHAnsi"/>
          <w:b w:val="0"/>
          <w:noProof/>
          <w:sz w:val="22"/>
        </w:rPr>
      </w:pPr>
      <w:hyperlink w:anchor="_Toc130206029" w:history="1">
        <w:r w:rsidR="009B231A" w:rsidRPr="008D343B">
          <w:rPr>
            <w:rStyle w:val="Hyperlink"/>
            <w:noProof/>
          </w:rPr>
          <w:t>1.4.2 Phạm vi đề tài</w:t>
        </w:r>
        <w:r w:rsidR="009B231A">
          <w:rPr>
            <w:noProof/>
            <w:webHidden/>
          </w:rPr>
          <w:tab/>
        </w:r>
        <w:r w:rsidR="009B231A">
          <w:rPr>
            <w:noProof/>
            <w:webHidden/>
          </w:rPr>
          <w:fldChar w:fldCharType="begin"/>
        </w:r>
        <w:r w:rsidR="009B231A">
          <w:rPr>
            <w:noProof/>
            <w:webHidden/>
          </w:rPr>
          <w:instrText xml:space="preserve"> PAGEREF _Toc130206029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600F42E7" w14:textId="2203D364" w:rsidR="009B231A" w:rsidRDefault="00881116">
      <w:pPr>
        <w:pStyle w:val="TOC3"/>
        <w:tabs>
          <w:tab w:val="right" w:leader="dot" w:pos="8777"/>
        </w:tabs>
        <w:rPr>
          <w:rFonts w:asciiTheme="minorHAnsi" w:hAnsiTheme="minorHAnsi"/>
          <w:b w:val="0"/>
          <w:noProof/>
          <w:sz w:val="22"/>
        </w:rPr>
      </w:pPr>
      <w:hyperlink w:anchor="_Toc130206030" w:history="1">
        <w:r w:rsidR="009B231A" w:rsidRPr="008D343B">
          <w:rPr>
            <w:rStyle w:val="Hyperlink"/>
            <w:noProof/>
          </w:rPr>
          <w:t>1.4.3 Nhóm người sử dụng chính (actors)</w:t>
        </w:r>
        <w:r w:rsidR="009B231A">
          <w:rPr>
            <w:noProof/>
            <w:webHidden/>
          </w:rPr>
          <w:tab/>
        </w:r>
        <w:r w:rsidR="009B231A">
          <w:rPr>
            <w:noProof/>
            <w:webHidden/>
          </w:rPr>
          <w:fldChar w:fldCharType="begin"/>
        </w:r>
        <w:r w:rsidR="009B231A">
          <w:rPr>
            <w:noProof/>
            <w:webHidden/>
          </w:rPr>
          <w:instrText xml:space="preserve"> PAGEREF _Toc130206030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44868FBA" w14:textId="0879E64B" w:rsidR="009B231A" w:rsidRDefault="00881116">
      <w:pPr>
        <w:pStyle w:val="TOC4"/>
        <w:tabs>
          <w:tab w:val="right" w:leader="dot" w:pos="8777"/>
        </w:tabs>
        <w:rPr>
          <w:rFonts w:asciiTheme="minorHAnsi" w:hAnsiTheme="minorHAnsi"/>
          <w:i w:val="0"/>
          <w:noProof/>
          <w:sz w:val="22"/>
        </w:rPr>
      </w:pPr>
      <w:hyperlink w:anchor="_Toc130206031" w:history="1">
        <w:r w:rsidR="009B231A" w:rsidRPr="008D343B">
          <w:rPr>
            <w:rStyle w:val="Hyperlink"/>
            <w:noProof/>
          </w:rPr>
          <w:t>1.4.3.1 Quản trị viên (super admin)</w:t>
        </w:r>
        <w:r w:rsidR="009B231A">
          <w:rPr>
            <w:noProof/>
            <w:webHidden/>
          </w:rPr>
          <w:tab/>
        </w:r>
        <w:r w:rsidR="009B231A">
          <w:rPr>
            <w:noProof/>
            <w:webHidden/>
          </w:rPr>
          <w:fldChar w:fldCharType="begin"/>
        </w:r>
        <w:r w:rsidR="009B231A">
          <w:rPr>
            <w:noProof/>
            <w:webHidden/>
          </w:rPr>
          <w:instrText xml:space="preserve"> PAGEREF _Toc130206031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7944BD6A" w14:textId="3E944CAF" w:rsidR="009B231A" w:rsidRDefault="00881116">
      <w:pPr>
        <w:pStyle w:val="TOC4"/>
        <w:tabs>
          <w:tab w:val="right" w:leader="dot" w:pos="8777"/>
        </w:tabs>
        <w:rPr>
          <w:rFonts w:asciiTheme="minorHAnsi" w:hAnsiTheme="minorHAnsi"/>
          <w:i w:val="0"/>
          <w:noProof/>
          <w:sz w:val="22"/>
        </w:rPr>
      </w:pPr>
      <w:hyperlink w:anchor="_Toc130206032" w:history="1">
        <w:r w:rsidR="009B231A" w:rsidRPr="008D343B">
          <w:rPr>
            <w:rStyle w:val="Hyperlink"/>
            <w:noProof/>
          </w:rPr>
          <w:t>1.4.3.2 Thủ thư (Librarian)</w:t>
        </w:r>
        <w:r w:rsidR="009B231A">
          <w:rPr>
            <w:noProof/>
            <w:webHidden/>
          </w:rPr>
          <w:tab/>
        </w:r>
        <w:r w:rsidR="009B231A">
          <w:rPr>
            <w:noProof/>
            <w:webHidden/>
          </w:rPr>
          <w:fldChar w:fldCharType="begin"/>
        </w:r>
        <w:r w:rsidR="009B231A">
          <w:rPr>
            <w:noProof/>
            <w:webHidden/>
          </w:rPr>
          <w:instrText xml:space="preserve"> PAGEREF _Toc130206032 \h </w:instrText>
        </w:r>
        <w:r w:rsidR="009B231A">
          <w:rPr>
            <w:noProof/>
            <w:webHidden/>
          </w:rPr>
        </w:r>
        <w:r w:rsidR="009B231A">
          <w:rPr>
            <w:noProof/>
            <w:webHidden/>
          </w:rPr>
          <w:fldChar w:fldCharType="separate"/>
        </w:r>
        <w:r w:rsidR="00483B09">
          <w:rPr>
            <w:noProof/>
            <w:webHidden/>
          </w:rPr>
          <w:t>9</w:t>
        </w:r>
        <w:r w:rsidR="009B231A">
          <w:rPr>
            <w:noProof/>
            <w:webHidden/>
          </w:rPr>
          <w:fldChar w:fldCharType="end"/>
        </w:r>
      </w:hyperlink>
    </w:p>
    <w:p w14:paraId="5D238C75" w14:textId="1827E19F" w:rsidR="009B231A" w:rsidRDefault="00881116">
      <w:pPr>
        <w:pStyle w:val="TOC4"/>
        <w:tabs>
          <w:tab w:val="right" w:leader="dot" w:pos="8777"/>
        </w:tabs>
        <w:rPr>
          <w:rFonts w:asciiTheme="minorHAnsi" w:hAnsiTheme="minorHAnsi"/>
          <w:i w:val="0"/>
          <w:noProof/>
          <w:sz w:val="22"/>
        </w:rPr>
      </w:pPr>
      <w:hyperlink w:anchor="_Toc130206033" w:history="1">
        <w:r w:rsidR="009B231A" w:rsidRPr="008D343B">
          <w:rPr>
            <w:rStyle w:val="Hyperlink"/>
            <w:noProof/>
          </w:rPr>
          <w:t>1.4.3.3 Độc giả (Reader)</w:t>
        </w:r>
        <w:r w:rsidR="009B231A">
          <w:rPr>
            <w:noProof/>
            <w:webHidden/>
          </w:rPr>
          <w:tab/>
        </w:r>
        <w:r w:rsidR="009B231A">
          <w:rPr>
            <w:noProof/>
            <w:webHidden/>
          </w:rPr>
          <w:fldChar w:fldCharType="begin"/>
        </w:r>
        <w:r w:rsidR="009B231A">
          <w:rPr>
            <w:noProof/>
            <w:webHidden/>
          </w:rPr>
          <w:instrText xml:space="preserve"> PAGEREF _Toc130206033 \h </w:instrText>
        </w:r>
        <w:r w:rsidR="009B231A">
          <w:rPr>
            <w:noProof/>
            <w:webHidden/>
          </w:rPr>
        </w:r>
        <w:r w:rsidR="009B231A">
          <w:rPr>
            <w:noProof/>
            <w:webHidden/>
          </w:rPr>
          <w:fldChar w:fldCharType="separate"/>
        </w:r>
        <w:r w:rsidR="00483B09">
          <w:rPr>
            <w:noProof/>
            <w:webHidden/>
          </w:rPr>
          <w:t>9</w:t>
        </w:r>
        <w:r w:rsidR="009B231A">
          <w:rPr>
            <w:noProof/>
            <w:webHidden/>
          </w:rPr>
          <w:fldChar w:fldCharType="end"/>
        </w:r>
      </w:hyperlink>
    </w:p>
    <w:p w14:paraId="37D05592" w14:textId="2CF0F164" w:rsidR="009B231A" w:rsidRDefault="00881116">
      <w:pPr>
        <w:pStyle w:val="TOC2"/>
        <w:rPr>
          <w:rFonts w:asciiTheme="minorHAnsi" w:hAnsiTheme="minorHAnsi" w:cstheme="minorBidi"/>
          <w:b w:val="0"/>
          <w:sz w:val="22"/>
          <w:szCs w:val="22"/>
          <w:lang w:val="en-GB"/>
        </w:rPr>
      </w:pPr>
      <w:hyperlink w:anchor="_Toc130206034" w:history="1">
        <w:r w:rsidR="009B231A" w:rsidRPr="008D343B">
          <w:rPr>
            <w:rStyle w:val="Hyperlink"/>
          </w:rPr>
          <w:t>1.5 CÁC CHỨC NĂNG CỦA HỆ THỐNG</w:t>
        </w:r>
        <w:r w:rsidR="009B231A">
          <w:rPr>
            <w:webHidden/>
          </w:rPr>
          <w:tab/>
        </w:r>
        <w:r w:rsidR="009B231A">
          <w:rPr>
            <w:webHidden/>
          </w:rPr>
          <w:fldChar w:fldCharType="begin"/>
        </w:r>
        <w:r w:rsidR="009B231A">
          <w:rPr>
            <w:webHidden/>
          </w:rPr>
          <w:instrText xml:space="preserve"> PAGEREF _Toc130206034 \h </w:instrText>
        </w:r>
        <w:r w:rsidR="009B231A">
          <w:rPr>
            <w:webHidden/>
          </w:rPr>
        </w:r>
        <w:r w:rsidR="009B231A">
          <w:rPr>
            <w:webHidden/>
          </w:rPr>
          <w:fldChar w:fldCharType="separate"/>
        </w:r>
        <w:r w:rsidR="00483B09">
          <w:rPr>
            <w:webHidden/>
          </w:rPr>
          <w:t>9</w:t>
        </w:r>
        <w:r w:rsidR="009B231A">
          <w:rPr>
            <w:webHidden/>
          </w:rPr>
          <w:fldChar w:fldCharType="end"/>
        </w:r>
      </w:hyperlink>
    </w:p>
    <w:p w14:paraId="4E6F9F8D" w14:textId="0E3F6F1E" w:rsidR="009B231A" w:rsidRDefault="00881116">
      <w:pPr>
        <w:pStyle w:val="TOC3"/>
        <w:tabs>
          <w:tab w:val="right" w:leader="dot" w:pos="8777"/>
        </w:tabs>
        <w:rPr>
          <w:rFonts w:asciiTheme="minorHAnsi" w:hAnsiTheme="minorHAnsi"/>
          <w:b w:val="0"/>
          <w:noProof/>
          <w:sz w:val="22"/>
        </w:rPr>
      </w:pPr>
      <w:hyperlink w:anchor="_Toc130206035" w:history="1">
        <w:r w:rsidR="009B231A" w:rsidRPr="008D343B">
          <w:rPr>
            <w:rStyle w:val="Hyperlink"/>
            <w:noProof/>
          </w:rPr>
          <w:t>1.5.1 Các chức năng chung</w:t>
        </w:r>
        <w:r w:rsidR="009B231A">
          <w:rPr>
            <w:noProof/>
            <w:webHidden/>
          </w:rPr>
          <w:tab/>
        </w:r>
        <w:r w:rsidR="009B231A">
          <w:rPr>
            <w:noProof/>
            <w:webHidden/>
          </w:rPr>
          <w:fldChar w:fldCharType="begin"/>
        </w:r>
        <w:r w:rsidR="009B231A">
          <w:rPr>
            <w:noProof/>
            <w:webHidden/>
          </w:rPr>
          <w:instrText xml:space="preserve"> PAGEREF _Toc130206035 \h </w:instrText>
        </w:r>
        <w:r w:rsidR="009B231A">
          <w:rPr>
            <w:noProof/>
            <w:webHidden/>
          </w:rPr>
        </w:r>
        <w:r w:rsidR="009B231A">
          <w:rPr>
            <w:noProof/>
            <w:webHidden/>
          </w:rPr>
          <w:fldChar w:fldCharType="separate"/>
        </w:r>
        <w:r w:rsidR="00483B09">
          <w:rPr>
            <w:noProof/>
            <w:webHidden/>
          </w:rPr>
          <w:t>9</w:t>
        </w:r>
        <w:r w:rsidR="009B231A">
          <w:rPr>
            <w:noProof/>
            <w:webHidden/>
          </w:rPr>
          <w:fldChar w:fldCharType="end"/>
        </w:r>
      </w:hyperlink>
    </w:p>
    <w:p w14:paraId="2B48B213" w14:textId="552852CB" w:rsidR="009B231A" w:rsidRDefault="00881116">
      <w:pPr>
        <w:pStyle w:val="TOC3"/>
        <w:tabs>
          <w:tab w:val="right" w:leader="dot" w:pos="8777"/>
        </w:tabs>
        <w:rPr>
          <w:rFonts w:asciiTheme="minorHAnsi" w:hAnsiTheme="minorHAnsi"/>
          <w:b w:val="0"/>
          <w:noProof/>
          <w:sz w:val="22"/>
        </w:rPr>
      </w:pPr>
      <w:hyperlink w:anchor="_Toc130206036" w:history="1">
        <w:r w:rsidR="009B231A" w:rsidRPr="008D343B">
          <w:rPr>
            <w:rStyle w:val="Hyperlink"/>
            <w:noProof/>
          </w:rPr>
          <w:t>1.5.2 Chức năng dành cho độc giả</w:t>
        </w:r>
        <w:r w:rsidR="009B231A">
          <w:rPr>
            <w:noProof/>
            <w:webHidden/>
          </w:rPr>
          <w:tab/>
        </w:r>
        <w:r w:rsidR="009B231A">
          <w:rPr>
            <w:noProof/>
            <w:webHidden/>
          </w:rPr>
          <w:fldChar w:fldCharType="begin"/>
        </w:r>
        <w:r w:rsidR="009B231A">
          <w:rPr>
            <w:noProof/>
            <w:webHidden/>
          </w:rPr>
          <w:instrText xml:space="preserve"> PAGEREF _Toc130206036 \h </w:instrText>
        </w:r>
        <w:r w:rsidR="009B231A">
          <w:rPr>
            <w:noProof/>
            <w:webHidden/>
          </w:rPr>
        </w:r>
        <w:r w:rsidR="009B231A">
          <w:rPr>
            <w:noProof/>
            <w:webHidden/>
          </w:rPr>
          <w:fldChar w:fldCharType="separate"/>
        </w:r>
        <w:r w:rsidR="00483B09">
          <w:rPr>
            <w:noProof/>
            <w:webHidden/>
          </w:rPr>
          <w:t>10</w:t>
        </w:r>
        <w:r w:rsidR="009B231A">
          <w:rPr>
            <w:noProof/>
            <w:webHidden/>
          </w:rPr>
          <w:fldChar w:fldCharType="end"/>
        </w:r>
      </w:hyperlink>
    </w:p>
    <w:p w14:paraId="1EE4522E" w14:textId="37AA43E1" w:rsidR="009B231A" w:rsidRDefault="00881116">
      <w:pPr>
        <w:pStyle w:val="TOC3"/>
        <w:tabs>
          <w:tab w:val="right" w:leader="dot" w:pos="8777"/>
        </w:tabs>
        <w:rPr>
          <w:rFonts w:asciiTheme="minorHAnsi" w:hAnsiTheme="minorHAnsi"/>
          <w:b w:val="0"/>
          <w:noProof/>
          <w:sz w:val="22"/>
        </w:rPr>
      </w:pPr>
      <w:hyperlink w:anchor="_Toc130206037" w:history="1">
        <w:r w:rsidR="009B231A" w:rsidRPr="008D343B">
          <w:rPr>
            <w:rStyle w:val="Hyperlink"/>
            <w:noProof/>
          </w:rPr>
          <w:t>1.5.3 Chức năng dành cho thủ thư</w:t>
        </w:r>
        <w:r w:rsidR="009B231A">
          <w:rPr>
            <w:noProof/>
            <w:webHidden/>
          </w:rPr>
          <w:tab/>
        </w:r>
        <w:r w:rsidR="009B231A">
          <w:rPr>
            <w:noProof/>
            <w:webHidden/>
          </w:rPr>
          <w:fldChar w:fldCharType="begin"/>
        </w:r>
        <w:r w:rsidR="009B231A">
          <w:rPr>
            <w:noProof/>
            <w:webHidden/>
          </w:rPr>
          <w:instrText xml:space="preserve"> PAGEREF _Toc130206037 \h </w:instrText>
        </w:r>
        <w:r w:rsidR="009B231A">
          <w:rPr>
            <w:noProof/>
            <w:webHidden/>
          </w:rPr>
        </w:r>
        <w:r w:rsidR="009B231A">
          <w:rPr>
            <w:noProof/>
            <w:webHidden/>
          </w:rPr>
          <w:fldChar w:fldCharType="separate"/>
        </w:r>
        <w:r w:rsidR="00483B09">
          <w:rPr>
            <w:noProof/>
            <w:webHidden/>
          </w:rPr>
          <w:t>10</w:t>
        </w:r>
        <w:r w:rsidR="009B231A">
          <w:rPr>
            <w:noProof/>
            <w:webHidden/>
          </w:rPr>
          <w:fldChar w:fldCharType="end"/>
        </w:r>
      </w:hyperlink>
    </w:p>
    <w:p w14:paraId="383168EE" w14:textId="45D3D450" w:rsidR="009B231A" w:rsidRDefault="00881116">
      <w:pPr>
        <w:pStyle w:val="TOC3"/>
        <w:tabs>
          <w:tab w:val="right" w:leader="dot" w:pos="8777"/>
        </w:tabs>
        <w:rPr>
          <w:rFonts w:asciiTheme="minorHAnsi" w:hAnsiTheme="minorHAnsi"/>
          <w:b w:val="0"/>
          <w:noProof/>
          <w:sz w:val="22"/>
        </w:rPr>
      </w:pPr>
      <w:hyperlink w:anchor="_Toc130206038" w:history="1">
        <w:r w:rsidR="009B231A" w:rsidRPr="008D343B">
          <w:rPr>
            <w:rStyle w:val="Hyperlink"/>
            <w:noProof/>
          </w:rPr>
          <w:t>1.5.4 Chức năng dành cho quản trị viên</w:t>
        </w:r>
        <w:r w:rsidR="009B231A">
          <w:rPr>
            <w:noProof/>
            <w:webHidden/>
          </w:rPr>
          <w:tab/>
        </w:r>
        <w:r w:rsidR="009B231A">
          <w:rPr>
            <w:noProof/>
            <w:webHidden/>
          </w:rPr>
          <w:fldChar w:fldCharType="begin"/>
        </w:r>
        <w:r w:rsidR="009B231A">
          <w:rPr>
            <w:noProof/>
            <w:webHidden/>
          </w:rPr>
          <w:instrText xml:space="preserve"> PAGEREF _Toc130206038 \h </w:instrText>
        </w:r>
        <w:r w:rsidR="009B231A">
          <w:rPr>
            <w:noProof/>
            <w:webHidden/>
          </w:rPr>
        </w:r>
        <w:r w:rsidR="009B231A">
          <w:rPr>
            <w:noProof/>
            <w:webHidden/>
          </w:rPr>
          <w:fldChar w:fldCharType="separate"/>
        </w:r>
        <w:r w:rsidR="00483B09">
          <w:rPr>
            <w:noProof/>
            <w:webHidden/>
          </w:rPr>
          <w:t>10</w:t>
        </w:r>
        <w:r w:rsidR="009B231A">
          <w:rPr>
            <w:noProof/>
            <w:webHidden/>
          </w:rPr>
          <w:fldChar w:fldCharType="end"/>
        </w:r>
      </w:hyperlink>
    </w:p>
    <w:p w14:paraId="5A935178" w14:textId="0752B022" w:rsidR="009B231A" w:rsidRDefault="00881116">
      <w:pPr>
        <w:pStyle w:val="TOC1"/>
        <w:tabs>
          <w:tab w:val="right" w:leader="dot" w:pos="8777"/>
        </w:tabs>
        <w:rPr>
          <w:rFonts w:asciiTheme="minorHAnsi" w:hAnsiTheme="minorHAnsi"/>
          <w:b w:val="0"/>
          <w:noProof/>
          <w:sz w:val="22"/>
        </w:rPr>
      </w:pPr>
      <w:hyperlink w:anchor="_Toc130206039" w:history="1">
        <w:r w:rsidR="009B231A" w:rsidRPr="008D343B">
          <w:rPr>
            <w:rStyle w:val="Hyperlink"/>
            <w:rFonts w:cs="Times New Roman"/>
            <w:bCs/>
            <w:noProof/>
            <w:lang w:val="en-US"/>
          </w:rPr>
          <w:t>CHƯƠNG 2: SƠ ĐỒ USE CASE</w:t>
        </w:r>
        <w:r w:rsidR="009B231A">
          <w:rPr>
            <w:noProof/>
            <w:webHidden/>
          </w:rPr>
          <w:tab/>
        </w:r>
        <w:r w:rsidR="009B231A">
          <w:rPr>
            <w:noProof/>
            <w:webHidden/>
          </w:rPr>
          <w:fldChar w:fldCharType="begin"/>
        </w:r>
        <w:r w:rsidR="009B231A">
          <w:rPr>
            <w:noProof/>
            <w:webHidden/>
          </w:rPr>
          <w:instrText xml:space="preserve"> PAGEREF _Toc130206039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60A94EB8" w14:textId="336D457D" w:rsidR="009B231A" w:rsidRDefault="00881116">
      <w:pPr>
        <w:pStyle w:val="TOC2"/>
        <w:rPr>
          <w:rFonts w:asciiTheme="minorHAnsi" w:hAnsiTheme="minorHAnsi" w:cstheme="minorBidi"/>
          <w:b w:val="0"/>
          <w:sz w:val="22"/>
          <w:szCs w:val="22"/>
          <w:lang w:val="en-GB"/>
        </w:rPr>
      </w:pPr>
      <w:hyperlink w:anchor="_Toc130206040" w:history="1">
        <w:r w:rsidR="009B231A" w:rsidRPr="008D343B">
          <w:rPr>
            <w:rStyle w:val="Hyperlink"/>
          </w:rPr>
          <w:t>2.1 CÁC SƠ ĐỒ USE CASE TRONG HỆ THỐNG</w:t>
        </w:r>
        <w:r w:rsidR="009B231A">
          <w:rPr>
            <w:webHidden/>
          </w:rPr>
          <w:tab/>
        </w:r>
        <w:r w:rsidR="009B231A">
          <w:rPr>
            <w:webHidden/>
          </w:rPr>
          <w:fldChar w:fldCharType="begin"/>
        </w:r>
        <w:r w:rsidR="009B231A">
          <w:rPr>
            <w:webHidden/>
          </w:rPr>
          <w:instrText xml:space="preserve"> PAGEREF _Toc130206040 \h </w:instrText>
        </w:r>
        <w:r w:rsidR="009B231A">
          <w:rPr>
            <w:webHidden/>
          </w:rPr>
        </w:r>
        <w:r w:rsidR="009B231A">
          <w:rPr>
            <w:webHidden/>
          </w:rPr>
          <w:fldChar w:fldCharType="separate"/>
        </w:r>
        <w:r w:rsidR="00483B09">
          <w:rPr>
            <w:webHidden/>
          </w:rPr>
          <w:t>11</w:t>
        </w:r>
        <w:r w:rsidR="009B231A">
          <w:rPr>
            <w:webHidden/>
          </w:rPr>
          <w:fldChar w:fldCharType="end"/>
        </w:r>
      </w:hyperlink>
    </w:p>
    <w:p w14:paraId="5A3DD8C9" w14:textId="290B893B" w:rsidR="009B231A" w:rsidRDefault="00881116">
      <w:pPr>
        <w:pStyle w:val="TOC3"/>
        <w:tabs>
          <w:tab w:val="right" w:leader="dot" w:pos="8777"/>
        </w:tabs>
        <w:rPr>
          <w:rFonts w:asciiTheme="minorHAnsi" w:hAnsiTheme="minorHAnsi"/>
          <w:b w:val="0"/>
          <w:noProof/>
          <w:sz w:val="22"/>
        </w:rPr>
      </w:pPr>
      <w:hyperlink w:anchor="_Toc130206041" w:history="1">
        <w:r w:rsidR="009B231A" w:rsidRPr="008D343B">
          <w:rPr>
            <w:rStyle w:val="Hyperlink"/>
            <w:noProof/>
          </w:rPr>
          <w:t>2.1.1 Sơ đồ tổng quát</w:t>
        </w:r>
        <w:r w:rsidR="009B231A">
          <w:rPr>
            <w:noProof/>
            <w:webHidden/>
          </w:rPr>
          <w:tab/>
        </w:r>
        <w:r w:rsidR="009B231A">
          <w:rPr>
            <w:noProof/>
            <w:webHidden/>
          </w:rPr>
          <w:fldChar w:fldCharType="begin"/>
        </w:r>
        <w:r w:rsidR="009B231A">
          <w:rPr>
            <w:noProof/>
            <w:webHidden/>
          </w:rPr>
          <w:instrText xml:space="preserve"> PAGEREF _Toc130206041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11B27F19" w14:textId="1E27B2FB" w:rsidR="009B231A" w:rsidRDefault="00881116">
      <w:pPr>
        <w:pStyle w:val="TOC3"/>
        <w:tabs>
          <w:tab w:val="right" w:leader="dot" w:pos="8777"/>
        </w:tabs>
        <w:rPr>
          <w:rFonts w:asciiTheme="minorHAnsi" w:hAnsiTheme="minorHAnsi"/>
          <w:b w:val="0"/>
          <w:noProof/>
          <w:sz w:val="22"/>
        </w:rPr>
      </w:pPr>
      <w:hyperlink w:anchor="_Toc130206042" w:history="1">
        <w:r w:rsidR="009B231A" w:rsidRPr="008D343B">
          <w:rPr>
            <w:rStyle w:val="Hyperlink"/>
            <w:noProof/>
          </w:rPr>
          <w:t>2.1.2 Nhiệm vụ của các actor</w:t>
        </w:r>
        <w:r w:rsidR="009B231A">
          <w:rPr>
            <w:noProof/>
            <w:webHidden/>
          </w:rPr>
          <w:tab/>
        </w:r>
        <w:r w:rsidR="009B231A">
          <w:rPr>
            <w:noProof/>
            <w:webHidden/>
          </w:rPr>
          <w:fldChar w:fldCharType="begin"/>
        </w:r>
        <w:r w:rsidR="009B231A">
          <w:rPr>
            <w:noProof/>
            <w:webHidden/>
          </w:rPr>
          <w:instrText xml:space="preserve"> PAGEREF _Toc130206042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07C2A107" w14:textId="3E7D3015" w:rsidR="009B231A" w:rsidRDefault="00881116">
      <w:pPr>
        <w:pStyle w:val="TOC4"/>
        <w:tabs>
          <w:tab w:val="right" w:leader="dot" w:pos="8777"/>
        </w:tabs>
        <w:rPr>
          <w:rFonts w:asciiTheme="minorHAnsi" w:hAnsiTheme="minorHAnsi"/>
          <w:i w:val="0"/>
          <w:noProof/>
          <w:sz w:val="22"/>
        </w:rPr>
      </w:pPr>
      <w:hyperlink w:anchor="_Toc130206043" w:history="1">
        <w:r w:rsidR="009B231A" w:rsidRPr="008D343B">
          <w:rPr>
            <w:rStyle w:val="Hyperlink"/>
            <w:noProof/>
          </w:rPr>
          <w:t>2.1.2.1 Nhiệm vụ của actor “Người chưa có tài khoản”</w:t>
        </w:r>
        <w:r w:rsidR="009B231A">
          <w:rPr>
            <w:noProof/>
            <w:webHidden/>
          </w:rPr>
          <w:tab/>
        </w:r>
        <w:r w:rsidR="009B231A">
          <w:rPr>
            <w:noProof/>
            <w:webHidden/>
          </w:rPr>
          <w:fldChar w:fldCharType="begin"/>
        </w:r>
        <w:r w:rsidR="009B231A">
          <w:rPr>
            <w:noProof/>
            <w:webHidden/>
          </w:rPr>
          <w:instrText xml:space="preserve"> PAGEREF _Toc130206043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50A82CD5" w14:textId="1D9713DA" w:rsidR="009B231A" w:rsidRDefault="00881116">
      <w:pPr>
        <w:pStyle w:val="TOC4"/>
        <w:tabs>
          <w:tab w:val="right" w:leader="dot" w:pos="8777"/>
        </w:tabs>
        <w:rPr>
          <w:rFonts w:asciiTheme="minorHAnsi" w:hAnsiTheme="minorHAnsi"/>
          <w:i w:val="0"/>
          <w:noProof/>
          <w:sz w:val="22"/>
        </w:rPr>
      </w:pPr>
      <w:hyperlink w:anchor="_Toc130206044" w:history="1">
        <w:r w:rsidR="009B231A" w:rsidRPr="008D343B">
          <w:rPr>
            <w:rStyle w:val="Hyperlink"/>
            <w:noProof/>
          </w:rPr>
          <w:t>2.1.2.2 Nhiệm vụ của actor “Người có tài khoản”</w:t>
        </w:r>
        <w:r w:rsidR="009B231A">
          <w:rPr>
            <w:noProof/>
            <w:webHidden/>
          </w:rPr>
          <w:tab/>
        </w:r>
        <w:r w:rsidR="009B231A">
          <w:rPr>
            <w:noProof/>
            <w:webHidden/>
          </w:rPr>
          <w:fldChar w:fldCharType="begin"/>
        </w:r>
        <w:r w:rsidR="009B231A">
          <w:rPr>
            <w:noProof/>
            <w:webHidden/>
          </w:rPr>
          <w:instrText xml:space="preserve"> PAGEREF _Toc130206044 \h </w:instrText>
        </w:r>
        <w:r w:rsidR="009B231A">
          <w:rPr>
            <w:noProof/>
            <w:webHidden/>
          </w:rPr>
        </w:r>
        <w:r w:rsidR="009B231A">
          <w:rPr>
            <w:noProof/>
            <w:webHidden/>
          </w:rPr>
          <w:fldChar w:fldCharType="separate"/>
        </w:r>
        <w:r w:rsidR="00483B09">
          <w:rPr>
            <w:noProof/>
            <w:webHidden/>
          </w:rPr>
          <w:t>12</w:t>
        </w:r>
        <w:r w:rsidR="009B231A">
          <w:rPr>
            <w:noProof/>
            <w:webHidden/>
          </w:rPr>
          <w:fldChar w:fldCharType="end"/>
        </w:r>
      </w:hyperlink>
    </w:p>
    <w:p w14:paraId="5ECCD66C" w14:textId="2C1D3C69" w:rsidR="009B231A" w:rsidRDefault="00881116">
      <w:pPr>
        <w:pStyle w:val="TOC4"/>
        <w:tabs>
          <w:tab w:val="right" w:leader="dot" w:pos="8777"/>
        </w:tabs>
        <w:rPr>
          <w:rFonts w:asciiTheme="minorHAnsi" w:hAnsiTheme="minorHAnsi"/>
          <w:i w:val="0"/>
          <w:noProof/>
          <w:sz w:val="22"/>
        </w:rPr>
      </w:pPr>
      <w:hyperlink w:anchor="_Toc130206045" w:history="1">
        <w:r w:rsidR="009B231A" w:rsidRPr="008D343B">
          <w:rPr>
            <w:rStyle w:val="Hyperlink"/>
            <w:noProof/>
          </w:rPr>
          <w:t>2.1.2.3 Nhiệm vụ của actor “Độc giả”</w:t>
        </w:r>
        <w:r w:rsidR="009B231A">
          <w:rPr>
            <w:noProof/>
            <w:webHidden/>
          </w:rPr>
          <w:tab/>
        </w:r>
        <w:r w:rsidR="009B231A">
          <w:rPr>
            <w:noProof/>
            <w:webHidden/>
          </w:rPr>
          <w:fldChar w:fldCharType="begin"/>
        </w:r>
        <w:r w:rsidR="009B231A">
          <w:rPr>
            <w:noProof/>
            <w:webHidden/>
          </w:rPr>
          <w:instrText xml:space="preserve"> PAGEREF _Toc130206045 \h </w:instrText>
        </w:r>
        <w:r w:rsidR="009B231A">
          <w:rPr>
            <w:noProof/>
            <w:webHidden/>
          </w:rPr>
        </w:r>
        <w:r w:rsidR="009B231A">
          <w:rPr>
            <w:noProof/>
            <w:webHidden/>
          </w:rPr>
          <w:fldChar w:fldCharType="separate"/>
        </w:r>
        <w:r w:rsidR="00483B09">
          <w:rPr>
            <w:noProof/>
            <w:webHidden/>
          </w:rPr>
          <w:t>14</w:t>
        </w:r>
        <w:r w:rsidR="009B231A">
          <w:rPr>
            <w:noProof/>
            <w:webHidden/>
          </w:rPr>
          <w:fldChar w:fldCharType="end"/>
        </w:r>
      </w:hyperlink>
    </w:p>
    <w:p w14:paraId="734ACE6A" w14:textId="2DEA5E1E" w:rsidR="009B231A" w:rsidRDefault="00881116">
      <w:pPr>
        <w:pStyle w:val="TOC4"/>
        <w:tabs>
          <w:tab w:val="right" w:leader="dot" w:pos="8777"/>
        </w:tabs>
        <w:rPr>
          <w:rFonts w:asciiTheme="minorHAnsi" w:hAnsiTheme="minorHAnsi"/>
          <w:i w:val="0"/>
          <w:noProof/>
          <w:sz w:val="22"/>
        </w:rPr>
      </w:pPr>
      <w:hyperlink w:anchor="_Toc130206046" w:history="1">
        <w:r w:rsidR="009B231A" w:rsidRPr="008D343B">
          <w:rPr>
            <w:rStyle w:val="Hyperlink"/>
            <w:noProof/>
          </w:rPr>
          <w:t>2.1.2.4 Nhiệm vụ của actor “Thủ thư”</w:t>
        </w:r>
        <w:r w:rsidR="009B231A">
          <w:rPr>
            <w:noProof/>
            <w:webHidden/>
          </w:rPr>
          <w:tab/>
        </w:r>
        <w:r w:rsidR="009B231A">
          <w:rPr>
            <w:noProof/>
            <w:webHidden/>
          </w:rPr>
          <w:fldChar w:fldCharType="begin"/>
        </w:r>
        <w:r w:rsidR="009B231A">
          <w:rPr>
            <w:noProof/>
            <w:webHidden/>
          </w:rPr>
          <w:instrText xml:space="preserve"> PAGEREF _Toc130206046 \h </w:instrText>
        </w:r>
        <w:r w:rsidR="009B231A">
          <w:rPr>
            <w:noProof/>
            <w:webHidden/>
          </w:rPr>
        </w:r>
        <w:r w:rsidR="009B231A">
          <w:rPr>
            <w:noProof/>
            <w:webHidden/>
          </w:rPr>
          <w:fldChar w:fldCharType="separate"/>
        </w:r>
        <w:r w:rsidR="00483B09">
          <w:rPr>
            <w:noProof/>
            <w:webHidden/>
          </w:rPr>
          <w:t>15</w:t>
        </w:r>
        <w:r w:rsidR="009B231A">
          <w:rPr>
            <w:noProof/>
            <w:webHidden/>
          </w:rPr>
          <w:fldChar w:fldCharType="end"/>
        </w:r>
      </w:hyperlink>
    </w:p>
    <w:p w14:paraId="17DDA8E7" w14:textId="3937F29C" w:rsidR="009B231A" w:rsidRDefault="00881116">
      <w:pPr>
        <w:pStyle w:val="TOC4"/>
        <w:tabs>
          <w:tab w:val="right" w:leader="dot" w:pos="8777"/>
        </w:tabs>
        <w:rPr>
          <w:rFonts w:asciiTheme="minorHAnsi" w:hAnsiTheme="minorHAnsi"/>
          <w:i w:val="0"/>
          <w:noProof/>
          <w:sz w:val="22"/>
        </w:rPr>
      </w:pPr>
      <w:hyperlink w:anchor="_Toc130206047" w:history="1">
        <w:r w:rsidR="009B231A" w:rsidRPr="008D343B">
          <w:rPr>
            <w:rStyle w:val="Hyperlink"/>
            <w:noProof/>
          </w:rPr>
          <w:t>2.1.2.4 Nhiệm vụ của actor “Quản trị viên”</w:t>
        </w:r>
        <w:r w:rsidR="009B231A">
          <w:rPr>
            <w:noProof/>
            <w:webHidden/>
          </w:rPr>
          <w:tab/>
        </w:r>
        <w:r w:rsidR="009B231A">
          <w:rPr>
            <w:noProof/>
            <w:webHidden/>
          </w:rPr>
          <w:fldChar w:fldCharType="begin"/>
        </w:r>
        <w:r w:rsidR="009B231A">
          <w:rPr>
            <w:noProof/>
            <w:webHidden/>
          </w:rPr>
          <w:instrText xml:space="preserve"> PAGEREF _Toc130206047 \h </w:instrText>
        </w:r>
        <w:r w:rsidR="009B231A">
          <w:rPr>
            <w:noProof/>
            <w:webHidden/>
          </w:rPr>
        </w:r>
        <w:r w:rsidR="009B231A">
          <w:rPr>
            <w:noProof/>
            <w:webHidden/>
          </w:rPr>
          <w:fldChar w:fldCharType="separate"/>
        </w:r>
        <w:r w:rsidR="00483B09">
          <w:rPr>
            <w:noProof/>
            <w:webHidden/>
          </w:rPr>
          <w:t>17</w:t>
        </w:r>
        <w:r w:rsidR="009B231A">
          <w:rPr>
            <w:noProof/>
            <w:webHidden/>
          </w:rPr>
          <w:fldChar w:fldCharType="end"/>
        </w:r>
      </w:hyperlink>
    </w:p>
    <w:p w14:paraId="2DA56B14" w14:textId="1FB35051" w:rsidR="009B231A" w:rsidRDefault="00881116">
      <w:pPr>
        <w:pStyle w:val="TOC3"/>
        <w:tabs>
          <w:tab w:val="right" w:leader="dot" w:pos="8777"/>
        </w:tabs>
        <w:rPr>
          <w:rFonts w:asciiTheme="minorHAnsi" w:hAnsiTheme="minorHAnsi"/>
          <w:b w:val="0"/>
          <w:noProof/>
          <w:sz w:val="22"/>
        </w:rPr>
      </w:pPr>
      <w:hyperlink w:anchor="_Toc130206048" w:history="1">
        <w:r w:rsidR="009B231A" w:rsidRPr="008D343B">
          <w:rPr>
            <w:rStyle w:val="Hyperlink"/>
            <w:noProof/>
          </w:rPr>
          <w:t>2.1.3 Các đặc tả use case</w:t>
        </w:r>
        <w:r w:rsidR="009B231A">
          <w:rPr>
            <w:noProof/>
            <w:webHidden/>
          </w:rPr>
          <w:tab/>
        </w:r>
        <w:r w:rsidR="009B231A">
          <w:rPr>
            <w:noProof/>
            <w:webHidden/>
          </w:rPr>
          <w:fldChar w:fldCharType="begin"/>
        </w:r>
        <w:r w:rsidR="009B231A">
          <w:rPr>
            <w:noProof/>
            <w:webHidden/>
          </w:rPr>
          <w:instrText xml:space="preserve"> PAGEREF _Toc130206048 \h </w:instrText>
        </w:r>
        <w:r w:rsidR="009B231A">
          <w:rPr>
            <w:noProof/>
            <w:webHidden/>
          </w:rPr>
        </w:r>
        <w:r w:rsidR="009B231A">
          <w:rPr>
            <w:noProof/>
            <w:webHidden/>
          </w:rPr>
          <w:fldChar w:fldCharType="separate"/>
        </w:r>
        <w:r w:rsidR="00483B09">
          <w:rPr>
            <w:noProof/>
            <w:webHidden/>
          </w:rPr>
          <w:t>18</w:t>
        </w:r>
        <w:r w:rsidR="009B231A">
          <w:rPr>
            <w:noProof/>
            <w:webHidden/>
          </w:rPr>
          <w:fldChar w:fldCharType="end"/>
        </w:r>
      </w:hyperlink>
    </w:p>
    <w:p w14:paraId="3E09AAD8" w14:textId="1BBE5BF8" w:rsidR="009B231A" w:rsidRDefault="00881116">
      <w:pPr>
        <w:pStyle w:val="TOC4"/>
        <w:tabs>
          <w:tab w:val="right" w:leader="dot" w:pos="8777"/>
        </w:tabs>
        <w:rPr>
          <w:rFonts w:asciiTheme="minorHAnsi" w:hAnsiTheme="minorHAnsi"/>
          <w:i w:val="0"/>
          <w:noProof/>
          <w:sz w:val="22"/>
        </w:rPr>
      </w:pPr>
      <w:hyperlink w:anchor="_Toc130206049" w:history="1">
        <w:r w:rsidR="009B231A" w:rsidRPr="008D343B">
          <w:rPr>
            <w:rStyle w:val="Hyperlink"/>
            <w:noProof/>
          </w:rPr>
          <w:t>2.1.3.1 Use case “Đăng nhập”</w:t>
        </w:r>
        <w:r w:rsidR="009B231A">
          <w:rPr>
            <w:noProof/>
            <w:webHidden/>
          </w:rPr>
          <w:tab/>
        </w:r>
        <w:r w:rsidR="009B231A">
          <w:rPr>
            <w:noProof/>
            <w:webHidden/>
          </w:rPr>
          <w:fldChar w:fldCharType="begin"/>
        </w:r>
        <w:r w:rsidR="009B231A">
          <w:rPr>
            <w:noProof/>
            <w:webHidden/>
          </w:rPr>
          <w:instrText xml:space="preserve"> PAGEREF _Toc130206049 \h </w:instrText>
        </w:r>
        <w:r w:rsidR="009B231A">
          <w:rPr>
            <w:noProof/>
            <w:webHidden/>
          </w:rPr>
        </w:r>
        <w:r w:rsidR="009B231A">
          <w:rPr>
            <w:noProof/>
            <w:webHidden/>
          </w:rPr>
          <w:fldChar w:fldCharType="separate"/>
        </w:r>
        <w:r w:rsidR="00483B09">
          <w:rPr>
            <w:noProof/>
            <w:webHidden/>
          </w:rPr>
          <w:t>18</w:t>
        </w:r>
        <w:r w:rsidR="009B231A">
          <w:rPr>
            <w:noProof/>
            <w:webHidden/>
          </w:rPr>
          <w:fldChar w:fldCharType="end"/>
        </w:r>
      </w:hyperlink>
    </w:p>
    <w:p w14:paraId="13EBEC60" w14:textId="1A08AAD5" w:rsidR="009B231A" w:rsidRDefault="00881116">
      <w:pPr>
        <w:pStyle w:val="TOC4"/>
        <w:tabs>
          <w:tab w:val="right" w:leader="dot" w:pos="8777"/>
        </w:tabs>
        <w:rPr>
          <w:rFonts w:asciiTheme="minorHAnsi" w:hAnsiTheme="minorHAnsi"/>
          <w:i w:val="0"/>
          <w:noProof/>
          <w:sz w:val="22"/>
        </w:rPr>
      </w:pPr>
      <w:hyperlink w:anchor="_Toc130206050" w:history="1">
        <w:r w:rsidR="009B231A" w:rsidRPr="008D343B">
          <w:rPr>
            <w:rStyle w:val="Hyperlink"/>
            <w:noProof/>
          </w:rPr>
          <w:t>2.1.3.2 Use case “Đặt câu hỏi”</w:t>
        </w:r>
        <w:r w:rsidR="009B231A">
          <w:rPr>
            <w:noProof/>
            <w:webHidden/>
          </w:rPr>
          <w:tab/>
        </w:r>
        <w:r w:rsidR="009B231A">
          <w:rPr>
            <w:noProof/>
            <w:webHidden/>
          </w:rPr>
          <w:fldChar w:fldCharType="begin"/>
        </w:r>
        <w:r w:rsidR="009B231A">
          <w:rPr>
            <w:noProof/>
            <w:webHidden/>
          </w:rPr>
          <w:instrText xml:space="preserve"> PAGEREF _Toc130206050 \h </w:instrText>
        </w:r>
        <w:r w:rsidR="009B231A">
          <w:rPr>
            <w:noProof/>
            <w:webHidden/>
          </w:rPr>
        </w:r>
        <w:r w:rsidR="009B231A">
          <w:rPr>
            <w:noProof/>
            <w:webHidden/>
          </w:rPr>
          <w:fldChar w:fldCharType="separate"/>
        </w:r>
        <w:r w:rsidR="00483B09">
          <w:rPr>
            <w:noProof/>
            <w:webHidden/>
          </w:rPr>
          <w:t>20</w:t>
        </w:r>
        <w:r w:rsidR="009B231A">
          <w:rPr>
            <w:noProof/>
            <w:webHidden/>
          </w:rPr>
          <w:fldChar w:fldCharType="end"/>
        </w:r>
      </w:hyperlink>
    </w:p>
    <w:p w14:paraId="5CD7D26D" w14:textId="4A8D5089" w:rsidR="009B231A" w:rsidRDefault="00881116">
      <w:pPr>
        <w:pStyle w:val="TOC4"/>
        <w:tabs>
          <w:tab w:val="right" w:leader="dot" w:pos="8777"/>
        </w:tabs>
        <w:rPr>
          <w:rFonts w:asciiTheme="minorHAnsi" w:hAnsiTheme="minorHAnsi"/>
          <w:i w:val="0"/>
          <w:noProof/>
          <w:sz w:val="22"/>
        </w:rPr>
      </w:pPr>
      <w:hyperlink w:anchor="_Toc130206051" w:history="1">
        <w:r w:rsidR="009B231A" w:rsidRPr="008D343B">
          <w:rPr>
            <w:rStyle w:val="Hyperlink"/>
            <w:noProof/>
          </w:rPr>
          <w:t>2.1.3.3 Use case “Góp ý”</w:t>
        </w:r>
        <w:r w:rsidR="009B231A">
          <w:rPr>
            <w:noProof/>
            <w:webHidden/>
          </w:rPr>
          <w:tab/>
        </w:r>
        <w:r w:rsidR="009B231A">
          <w:rPr>
            <w:noProof/>
            <w:webHidden/>
          </w:rPr>
          <w:fldChar w:fldCharType="begin"/>
        </w:r>
        <w:r w:rsidR="009B231A">
          <w:rPr>
            <w:noProof/>
            <w:webHidden/>
          </w:rPr>
          <w:instrText xml:space="preserve"> PAGEREF _Toc130206051 \h </w:instrText>
        </w:r>
        <w:r w:rsidR="009B231A">
          <w:rPr>
            <w:noProof/>
            <w:webHidden/>
          </w:rPr>
        </w:r>
        <w:r w:rsidR="009B231A">
          <w:rPr>
            <w:noProof/>
            <w:webHidden/>
          </w:rPr>
          <w:fldChar w:fldCharType="separate"/>
        </w:r>
        <w:r w:rsidR="00483B09">
          <w:rPr>
            <w:noProof/>
            <w:webHidden/>
          </w:rPr>
          <w:t>20</w:t>
        </w:r>
        <w:r w:rsidR="009B231A">
          <w:rPr>
            <w:noProof/>
            <w:webHidden/>
          </w:rPr>
          <w:fldChar w:fldCharType="end"/>
        </w:r>
      </w:hyperlink>
    </w:p>
    <w:p w14:paraId="5EB0783C" w14:textId="76FC075C" w:rsidR="009B231A" w:rsidRDefault="00881116">
      <w:pPr>
        <w:pStyle w:val="TOC4"/>
        <w:tabs>
          <w:tab w:val="right" w:leader="dot" w:pos="8777"/>
        </w:tabs>
        <w:rPr>
          <w:rFonts w:asciiTheme="minorHAnsi" w:hAnsiTheme="minorHAnsi"/>
          <w:i w:val="0"/>
          <w:noProof/>
          <w:sz w:val="22"/>
        </w:rPr>
      </w:pPr>
      <w:hyperlink w:anchor="_Toc130206052" w:history="1">
        <w:r w:rsidR="009B231A" w:rsidRPr="008D343B">
          <w:rPr>
            <w:rStyle w:val="Hyperlink"/>
            <w:noProof/>
          </w:rPr>
          <w:t>2.1.3.4 Use case “Đăng ký mượn sách”</w:t>
        </w:r>
        <w:r w:rsidR="009B231A">
          <w:rPr>
            <w:noProof/>
            <w:webHidden/>
          </w:rPr>
          <w:tab/>
        </w:r>
        <w:r w:rsidR="009B231A">
          <w:rPr>
            <w:noProof/>
            <w:webHidden/>
          </w:rPr>
          <w:fldChar w:fldCharType="begin"/>
        </w:r>
        <w:r w:rsidR="009B231A">
          <w:rPr>
            <w:noProof/>
            <w:webHidden/>
          </w:rPr>
          <w:instrText xml:space="preserve"> PAGEREF _Toc130206052 \h </w:instrText>
        </w:r>
        <w:r w:rsidR="009B231A">
          <w:rPr>
            <w:noProof/>
            <w:webHidden/>
          </w:rPr>
        </w:r>
        <w:r w:rsidR="009B231A">
          <w:rPr>
            <w:noProof/>
            <w:webHidden/>
          </w:rPr>
          <w:fldChar w:fldCharType="separate"/>
        </w:r>
        <w:r w:rsidR="00483B09">
          <w:rPr>
            <w:noProof/>
            <w:webHidden/>
          </w:rPr>
          <w:t>21</w:t>
        </w:r>
        <w:r w:rsidR="009B231A">
          <w:rPr>
            <w:noProof/>
            <w:webHidden/>
          </w:rPr>
          <w:fldChar w:fldCharType="end"/>
        </w:r>
      </w:hyperlink>
    </w:p>
    <w:p w14:paraId="3301916E" w14:textId="21BCE727" w:rsidR="009B231A" w:rsidRDefault="00881116">
      <w:pPr>
        <w:pStyle w:val="TOC4"/>
        <w:tabs>
          <w:tab w:val="right" w:leader="dot" w:pos="8777"/>
        </w:tabs>
        <w:rPr>
          <w:rFonts w:asciiTheme="minorHAnsi" w:hAnsiTheme="minorHAnsi"/>
          <w:i w:val="0"/>
          <w:noProof/>
          <w:sz w:val="22"/>
        </w:rPr>
      </w:pPr>
      <w:hyperlink w:anchor="_Toc130206053" w:history="1">
        <w:r w:rsidR="009B231A" w:rsidRPr="008D343B">
          <w:rPr>
            <w:rStyle w:val="Hyperlink"/>
            <w:noProof/>
          </w:rPr>
          <w:t>2.1.3.5 Ue case “Gia hạn mượn sách”</w:t>
        </w:r>
        <w:r w:rsidR="009B231A">
          <w:rPr>
            <w:noProof/>
            <w:webHidden/>
          </w:rPr>
          <w:tab/>
        </w:r>
        <w:r w:rsidR="009B231A">
          <w:rPr>
            <w:noProof/>
            <w:webHidden/>
          </w:rPr>
          <w:fldChar w:fldCharType="begin"/>
        </w:r>
        <w:r w:rsidR="009B231A">
          <w:rPr>
            <w:noProof/>
            <w:webHidden/>
          </w:rPr>
          <w:instrText xml:space="preserve"> PAGEREF _Toc130206053 \h </w:instrText>
        </w:r>
        <w:r w:rsidR="009B231A">
          <w:rPr>
            <w:noProof/>
            <w:webHidden/>
          </w:rPr>
        </w:r>
        <w:r w:rsidR="009B231A">
          <w:rPr>
            <w:noProof/>
            <w:webHidden/>
          </w:rPr>
          <w:fldChar w:fldCharType="separate"/>
        </w:r>
        <w:r w:rsidR="00483B09">
          <w:rPr>
            <w:noProof/>
            <w:webHidden/>
          </w:rPr>
          <w:t>23</w:t>
        </w:r>
        <w:r w:rsidR="009B231A">
          <w:rPr>
            <w:noProof/>
            <w:webHidden/>
          </w:rPr>
          <w:fldChar w:fldCharType="end"/>
        </w:r>
      </w:hyperlink>
    </w:p>
    <w:p w14:paraId="5E34F78F" w14:textId="0148E81F" w:rsidR="009B231A" w:rsidRDefault="00881116">
      <w:pPr>
        <w:pStyle w:val="TOC4"/>
        <w:tabs>
          <w:tab w:val="right" w:leader="dot" w:pos="8777"/>
        </w:tabs>
        <w:rPr>
          <w:rFonts w:asciiTheme="minorHAnsi" w:hAnsiTheme="minorHAnsi"/>
          <w:i w:val="0"/>
          <w:noProof/>
          <w:sz w:val="22"/>
        </w:rPr>
      </w:pPr>
      <w:hyperlink w:anchor="_Toc130206054" w:history="1">
        <w:r w:rsidR="009B231A" w:rsidRPr="008D343B">
          <w:rPr>
            <w:rStyle w:val="Hyperlink"/>
            <w:noProof/>
          </w:rPr>
          <w:t>2.1.3.6 Use case “Quản lý tài khoản cá nhân”</w:t>
        </w:r>
        <w:r w:rsidR="009B231A">
          <w:rPr>
            <w:noProof/>
            <w:webHidden/>
          </w:rPr>
          <w:tab/>
        </w:r>
        <w:r w:rsidR="009B231A">
          <w:rPr>
            <w:noProof/>
            <w:webHidden/>
          </w:rPr>
          <w:fldChar w:fldCharType="begin"/>
        </w:r>
        <w:r w:rsidR="009B231A">
          <w:rPr>
            <w:noProof/>
            <w:webHidden/>
          </w:rPr>
          <w:instrText xml:space="preserve"> PAGEREF _Toc130206054 \h </w:instrText>
        </w:r>
        <w:r w:rsidR="009B231A">
          <w:rPr>
            <w:noProof/>
            <w:webHidden/>
          </w:rPr>
        </w:r>
        <w:r w:rsidR="009B231A">
          <w:rPr>
            <w:noProof/>
            <w:webHidden/>
          </w:rPr>
          <w:fldChar w:fldCharType="separate"/>
        </w:r>
        <w:r w:rsidR="00483B09">
          <w:rPr>
            <w:noProof/>
            <w:webHidden/>
          </w:rPr>
          <w:t>24</w:t>
        </w:r>
        <w:r w:rsidR="009B231A">
          <w:rPr>
            <w:noProof/>
            <w:webHidden/>
          </w:rPr>
          <w:fldChar w:fldCharType="end"/>
        </w:r>
      </w:hyperlink>
    </w:p>
    <w:p w14:paraId="310A178B" w14:textId="72009956" w:rsidR="009B231A" w:rsidRDefault="00881116">
      <w:pPr>
        <w:pStyle w:val="TOC4"/>
        <w:tabs>
          <w:tab w:val="right" w:leader="dot" w:pos="8777"/>
        </w:tabs>
        <w:rPr>
          <w:rFonts w:asciiTheme="minorHAnsi" w:hAnsiTheme="minorHAnsi"/>
          <w:i w:val="0"/>
          <w:noProof/>
          <w:sz w:val="22"/>
        </w:rPr>
      </w:pPr>
      <w:hyperlink w:anchor="_Toc130206055" w:history="1">
        <w:r w:rsidR="009B231A" w:rsidRPr="008D343B">
          <w:rPr>
            <w:rStyle w:val="Hyperlink"/>
            <w:noProof/>
          </w:rPr>
          <w:t>2.1.3.7 Use case “Tìm kiếm sách”</w:t>
        </w:r>
        <w:r w:rsidR="009B231A">
          <w:rPr>
            <w:noProof/>
            <w:webHidden/>
          </w:rPr>
          <w:tab/>
        </w:r>
        <w:r w:rsidR="009B231A">
          <w:rPr>
            <w:noProof/>
            <w:webHidden/>
          </w:rPr>
          <w:fldChar w:fldCharType="begin"/>
        </w:r>
        <w:r w:rsidR="009B231A">
          <w:rPr>
            <w:noProof/>
            <w:webHidden/>
          </w:rPr>
          <w:instrText xml:space="preserve"> PAGEREF _Toc130206055 \h </w:instrText>
        </w:r>
        <w:r w:rsidR="009B231A">
          <w:rPr>
            <w:noProof/>
            <w:webHidden/>
          </w:rPr>
        </w:r>
        <w:r w:rsidR="009B231A">
          <w:rPr>
            <w:noProof/>
            <w:webHidden/>
          </w:rPr>
          <w:fldChar w:fldCharType="separate"/>
        </w:r>
        <w:r w:rsidR="00483B09">
          <w:rPr>
            <w:noProof/>
            <w:webHidden/>
          </w:rPr>
          <w:t>25</w:t>
        </w:r>
        <w:r w:rsidR="009B231A">
          <w:rPr>
            <w:noProof/>
            <w:webHidden/>
          </w:rPr>
          <w:fldChar w:fldCharType="end"/>
        </w:r>
      </w:hyperlink>
    </w:p>
    <w:p w14:paraId="6B360D3B" w14:textId="668A74D0" w:rsidR="009B231A" w:rsidRDefault="00881116">
      <w:pPr>
        <w:pStyle w:val="TOC4"/>
        <w:tabs>
          <w:tab w:val="right" w:leader="dot" w:pos="8777"/>
        </w:tabs>
        <w:rPr>
          <w:rFonts w:asciiTheme="minorHAnsi" w:hAnsiTheme="minorHAnsi"/>
          <w:i w:val="0"/>
          <w:noProof/>
          <w:sz w:val="22"/>
        </w:rPr>
      </w:pPr>
      <w:hyperlink w:anchor="_Toc130206056" w:history="1">
        <w:r w:rsidR="009B231A" w:rsidRPr="008D343B">
          <w:rPr>
            <w:rStyle w:val="Hyperlink"/>
            <w:noProof/>
          </w:rPr>
          <w:t>2.1.3.8 Use case “Quên mật khẩu”</w:t>
        </w:r>
        <w:r w:rsidR="009B231A">
          <w:rPr>
            <w:noProof/>
            <w:webHidden/>
          </w:rPr>
          <w:tab/>
        </w:r>
        <w:r w:rsidR="009B231A">
          <w:rPr>
            <w:noProof/>
            <w:webHidden/>
          </w:rPr>
          <w:fldChar w:fldCharType="begin"/>
        </w:r>
        <w:r w:rsidR="009B231A">
          <w:rPr>
            <w:noProof/>
            <w:webHidden/>
          </w:rPr>
          <w:instrText xml:space="preserve"> PAGEREF _Toc130206056 \h </w:instrText>
        </w:r>
        <w:r w:rsidR="009B231A">
          <w:rPr>
            <w:noProof/>
            <w:webHidden/>
          </w:rPr>
        </w:r>
        <w:r w:rsidR="009B231A">
          <w:rPr>
            <w:noProof/>
            <w:webHidden/>
          </w:rPr>
          <w:fldChar w:fldCharType="separate"/>
        </w:r>
        <w:r w:rsidR="00483B09">
          <w:rPr>
            <w:noProof/>
            <w:webHidden/>
          </w:rPr>
          <w:t>26</w:t>
        </w:r>
        <w:r w:rsidR="009B231A">
          <w:rPr>
            <w:noProof/>
            <w:webHidden/>
          </w:rPr>
          <w:fldChar w:fldCharType="end"/>
        </w:r>
      </w:hyperlink>
    </w:p>
    <w:p w14:paraId="13A67331" w14:textId="4C811FF0" w:rsidR="009B231A" w:rsidRDefault="00881116">
      <w:pPr>
        <w:pStyle w:val="TOC4"/>
        <w:tabs>
          <w:tab w:val="right" w:leader="dot" w:pos="8777"/>
        </w:tabs>
        <w:rPr>
          <w:rFonts w:asciiTheme="minorHAnsi" w:hAnsiTheme="minorHAnsi"/>
          <w:i w:val="0"/>
          <w:noProof/>
          <w:sz w:val="22"/>
        </w:rPr>
      </w:pPr>
      <w:hyperlink w:anchor="_Toc130206057" w:history="1">
        <w:r w:rsidR="009B231A" w:rsidRPr="008D343B">
          <w:rPr>
            <w:rStyle w:val="Hyperlink"/>
            <w:noProof/>
          </w:rPr>
          <w:t>2.1.3.9 Use case “Báo lỗi”</w:t>
        </w:r>
        <w:r w:rsidR="009B231A">
          <w:rPr>
            <w:noProof/>
            <w:webHidden/>
          </w:rPr>
          <w:tab/>
        </w:r>
        <w:r w:rsidR="009B231A">
          <w:rPr>
            <w:noProof/>
            <w:webHidden/>
          </w:rPr>
          <w:fldChar w:fldCharType="begin"/>
        </w:r>
        <w:r w:rsidR="009B231A">
          <w:rPr>
            <w:noProof/>
            <w:webHidden/>
          </w:rPr>
          <w:instrText xml:space="preserve"> PAGEREF _Toc130206057 \h </w:instrText>
        </w:r>
        <w:r w:rsidR="009B231A">
          <w:rPr>
            <w:noProof/>
            <w:webHidden/>
          </w:rPr>
        </w:r>
        <w:r w:rsidR="009B231A">
          <w:rPr>
            <w:noProof/>
            <w:webHidden/>
          </w:rPr>
          <w:fldChar w:fldCharType="separate"/>
        </w:r>
        <w:r w:rsidR="00483B09">
          <w:rPr>
            <w:noProof/>
            <w:webHidden/>
          </w:rPr>
          <w:t>28</w:t>
        </w:r>
        <w:r w:rsidR="009B231A">
          <w:rPr>
            <w:noProof/>
            <w:webHidden/>
          </w:rPr>
          <w:fldChar w:fldCharType="end"/>
        </w:r>
      </w:hyperlink>
    </w:p>
    <w:p w14:paraId="739DE1DC" w14:textId="42CBEE6E" w:rsidR="009B231A" w:rsidRDefault="00881116">
      <w:pPr>
        <w:pStyle w:val="TOC4"/>
        <w:tabs>
          <w:tab w:val="right" w:leader="dot" w:pos="8777"/>
        </w:tabs>
        <w:rPr>
          <w:rFonts w:asciiTheme="minorHAnsi" w:hAnsiTheme="minorHAnsi"/>
          <w:i w:val="0"/>
          <w:noProof/>
          <w:sz w:val="22"/>
        </w:rPr>
      </w:pPr>
      <w:hyperlink w:anchor="_Toc130206058" w:history="1">
        <w:r w:rsidR="009B231A" w:rsidRPr="008D343B">
          <w:rPr>
            <w:rStyle w:val="Hyperlink"/>
            <w:noProof/>
          </w:rPr>
          <w:t>2.1.3.10 Use case “Đề xuất sách mới”</w:t>
        </w:r>
        <w:r w:rsidR="009B231A">
          <w:rPr>
            <w:noProof/>
            <w:webHidden/>
          </w:rPr>
          <w:tab/>
        </w:r>
        <w:r w:rsidR="009B231A">
          <w:rPr>
            <w:noProof/>
            <w:webHidden/>
          </w:rPr>
          <w:fldChar w:fldCharType="begin"/>
        </w:r>
        <w:r w:rsidR="009B231A">
          <w:rPr>
            <w:noProof/>
            <w:webHidden/>
          </w:rPr>
          <w:instrText xml:space="preserve"> PAGEREF _Toc130206058 \h </w:instrText>
        </w:r>
        <w:r w:rsidR="009B231A">
          <w:rPr>
            <w:noProof/>
            <w:webHidden/>
          </w:rPr>
        </w:r>
        <w:r w:rsidR="009B231A">
          <w:rPr>
            <w:noProof/>
            <w:webHidden/>
          </w:rPr>
          <w:fldChar w:fldCharType="separate"/>
        </w:r>
        <w:r w:rsidR="00483B09">
          <w:rPr>
            <w:noProof/>
            <w:webHidden/>
          </w:rPr>
          <w:t>29</w:t>
        </w:r>
        <w:r w:rsidR="009B231A">
          <w:rPr>
            <w:noProof/>
            <w:webHidden/>
          </w:rPr>
          <w:fldChar w:fldCharType="end"/>
        </w:r>
      </w:hyperlink>
    </w:p>
    <w:p w14:paraId="0AEEA492" w14:textId="5FB306C2" w:rsidR="009B231A" w:rsidRDefault="00881116">
      <w:pPr>
        <w:pStyle w:val="TOC4"/>
        <w:tabs>
          <w:tab w:val="right" w:leader="dot" w:pos="8777"/>
        </w:tabs>
        <w:rPr>
          <w:rFonts w:asciiTheme="minorHAnsi" w:hAnsiTheme="minorHAnsi"/>
          <w:i w:val="0"/>
          <w:noProof/>
          <w:sz w:val="22"/>
        </w:rPr>
      </w:pPr>
      <w:hyperlink w:anchor="_Toc130206059" w:history="1">
        <w:r w:rsidR="009B231A" w:rsidRPr="008D343B">
          <w:rPr>
            <w:rStyle w:val="Hyperlink"/>
            <w:noProof/>
          </w:rPr>
          <w:t>2.1.3.11 Use case “Đăng xuất tài khoản”</w:t>
        </w:r>
        <w:r w:rsidR="009B231A">
          <w:rPr>
            <w:noProof/>
            <w:webHidden/>
          </w:rPr>
          <w:tab/>
        </w:r>
        <w:r w:rsidR="009B231A">
          <w:rPr>
            <w:noProof/>
            <w:webHidden/>
          </w:rPr>
          <w:fldChar w:fldCharType="begin"/>
        </w:r>
        <w:r w:rsidR="009B231A">
          <w:rPr>
            <w:noProof/>
            <w:webHidden/>
          </w:rPr>
          <w:instrText xml:space="preserve"> PAGEREF _Toc130206059 \h </w:instrText>
        </w:r>
        <w:r w:rsidR="009B231A">
          <w:rPr>
            <w:noProof/>
            <w:webHidden/>
          </w:rPr>
        </w:r>
        <w:r w:rsidR="009B231A">
          <w:rPr>
            <w:noProof/>
            <w:webHidden/>
          </w:rPr>
          <w:fldChar w:fldCharType="separate"/>
        </w:r>
        <w:r w:rsidR="00483B09">
          <w:rPr>
            <w:noProof/>
            <w:webHidden/>
          </w:rPr>
          <w:t>30</w:t>
        </w:r>
        <w:r w:rsidR="009B231A">
          <w:rPr>
            <w:noProof/>
            <w:webHidden/>
          </w:rPr>
          <w:fldChar w:fldCharType="end"/>
        </w:r>
      </w:hyperlink>
    </w:p>
    <w:p w14:paraId="002C1B08" w14:textId="7EBAA02B" w:rsidR="009B231A" w:rsidRDefault="00881116">
      <w:pPr>
        <w:pStyle w:val="TOC1"/>
        <w:tabs>
          <w:tab w:val="right" w:leader="dot" w:pos="8777"/>
        </w:tabs>
        <w:rPr>
          <w:rFonts w:asciiTheme="minorHAnsi" w:hAnsiTheme="minorHAnsi"/>
          <w:b w:val="0"/>
          <w:noProof/>
          <w:sz w:val="22"/>
        </w:rPr>
      </w:pPr>
      <w:hyperlink w:anchor="_Toc130206060" w:history="1">
        <w:r w:rsidR="009B231A" w:rsidRPr="008D343B">
          <w:rPr>
            <w:rStyle w:val="Hyperlink"/>
            <w:rFonts w:cs="Times New Roman"/>
            <w:bCs/>
            <w:noProof/>
            <w:lang w:val="en-US"/>
          </w:rPr>
          <w:t>CHƯƠNG 3: SƠ ĐỒ CLASS</w:t>
        </w:r>
        <w:r w:rsidR="009B231A">
          <w:rPr>
            <w:noProof/>
            <w:webHidden/>
          </w:rPr>
          <w:tab/>
        </w:r>
        <w:r w:rsidR="009B231A">
          <w:rPr>
            <w:noProof/>
            <w:webHidden/>
          </w:rPr>
          <w:fldChar w:fldCharType="begin"/>
        </w:r>
        <w:r w:rsidR="009B231A">
          <w:rPr>
            <w:noProof/>
            <w:webHidden/>
          </w:rPr>
          <w:instrText xml:space="preserve"> PAGEREF _Toc130206060 \h </w:instrText>
        </w:r>
        <w:r w:rsidR="009B231A">
          <w:rPr>
            <w:noProof/>
            <w:webHidden/>
          </w:rPr>
        </w:r>
        <w:r w:rsidR="009B231A">
          <w:rPr>
            <w:noProof/>
            <w:webHidden/>
          </w:rPr>
          <w:fldChar w:fldCharType="separate"/>
        </w:r>
        <w:r w:rsidR="00483B09">
          <w:rPr>
            <w:noProof/>
            <w:webHidden/>
          </w:rPr>
          <w:t>32</w:t>
        </w:r>
        <w:r w:rsidR="009B231A">
          <w:rPr>
            <w:noProof/>
            <w:webHidden/>
          </w:rPr>
          <w:fldChar w:fldCharType="end"/>
        </w:r>
      </w:hyperlink>
    </w:p>
    <w:p w14:paraId="3715B8E8" w14:textId="7AB03428" w:rsidR="009B231A" w:rsidRDefault="00881116">
      <w:pPr>
        <w:pStyle w:val="TOC2"/>
        <w:rPr>
          <w:rFonts w:asciiTheme="minorHAnsi" w:hAnsiTheme="minorHAnsi" w:cstheme="minorBidi"/>
          <w:b w:val="0"/>
          <w:sz w:val="22"/>
          <w:szCs w:val="22"/>
          <w:lang w:val="en-GB"/>
        </w:rPr>
      </w:pPr>
      <w:hyperlink w:anchor="_Toc130206061" w:history="1">
        <w:r w:rsidR="009B231A" w:rsidRPr="008D343B">
          <w:rPr>
            <w:rStyle w:val="Hyperlink"/>
          </w:rPr>
          <w:t>3.1 SƠ ĐỒ TỔNG QUAN</w:t>
        </w:r>
        <w:r w:rsidR="009B231A">
          <w:rPr>
            <w:webHidden/>
          </w:rPr>
          <w:tab/>
        </w:r>
        <w:r w:rsidR="009B231A">
          <w:rPr>
            <w:webHidden/>
          </w:rPr>
          <w:fldChar w:fldCharType="begin"/>
        </w:r>
        <w:r w:rsidR="009B231A">
          <w:rPr>
            <w:webHidden/>
          </w:rPr>
          <w:instrText xml:space="preserve"> PAGEREF _Toc130206061 \h </w:instrText>
        </w:r>
        <w:r w:rsidR="009B231A">
          <w:rPr>
            <w:webHidden/>
          </w:rPr>
        </w:r>
        <w:r w:rsidR="009B231A">
          <w:rPr>
            <w:webHidden/>
          </w:rPr>
          <w:fldChar w:fldCharType="separate"/>
        </w:r>
        <w:r w:rsidR="00483B09">
          <w:rPr>
            <w:webHidden/>
          </w:rPr>
          <w:t>32</w:t>
        </w:r>
        <w:r w:rsidR="009B231A">
          <w:rPr>
            <w:webHidden/>
          </w:rPr>
          <w:fldChar w:fldCharType="end"/>
        </w:r>
      </w:hyperlink>
    </w:p>
    <w:p w14:paraId="57635C32" w14:textId="79F03312" w:rsidR="009B231A" w:rsidRDefault="00881116">
      <w:pPr>
        <w:pStyle w:val="TOC2"/>
        <w:rPr>
          <w:rFonts w:asciiTheme="minorHAnsi" w:hAnsiTheme="minorHAnsi" w:cstheme="minorBidi"/>
          <w:b w:val="0"/>
          <w:sz w:val="22"/>
          <w:szCs w:val="22"/>
          <w:lang w:val="en-GB"/>
        </w:rPr>
      </w:pPr>
      <w:hyperlink w:anchor="_Toc130206062" w:history="1">
        <w:r w:rsidR="009B231A" w:rsidRPr="008D343B">
          <w:rPr>
            <w:rStyle w:val="Hyperlink"/>
          </w:rPr>
          <w:t>3.2 MÔ TẢ CÁC LỚP</w:t>
        </w:r>
        <w:r w:rsidR="009B231A">
          <w:rPr>
            <w:webHidden/>
          </w:rPr>
          <w:tab/>
        </w:r>
        <w:r w:rsidR="009B231A">
          <w:rPr>
            <w:webHidden/>
          </w:rPr>
          <w:fldChar w:fldCharType="begin"/>
        </w:r>
        <w:r w:rsidR="009B231A">
          <w:rPr>
            <w:webHidden/>
          </w:rPr>
          <w:instrText xml:space="preserve"> PAGEREF _Toc130206062 \h </w:instrText>
        </w:r>
        <w:r w:rsidR="009B231A">
          <w:rPr>
            <w:webHidden/>
          </w:rPr>
        </w:r>
        <w:r w:rsidR="009B231A">
          <w:rPr>
            <w:webHidden/>
          </w:rPr>
          <w:fldChar w:fldCharType="separate"/>
        </w:r>
        <w:r w:rsidR="00483B09">
          <w:rPr>
            <w:webHidden/>
          </w:rPr>
          <w:t>32</w:t>
        </w:r>
        <w:r w:rsidR="009B231A">
          <w:rPr>
            <w:webHidden/>
          </w:rPr>
          <w:fldChar w:fldCharType="end"/>
        </w:r>
      </w:hyperlink>
    </w:p>
    <w:p w14:paraId="19D4D012" w14:textId="6576951C" w:rsidR="009B231A" w:rsidRDefault="00881116">
      <w:pPr>
        <w:pStyle w:val="TOC3"/>
        <w:tabs>
          <w:tab w:val="right" w:leader="dot" w:pos="8777"/>
        </w:tabs>
        <w:rPr>
          <w:rFonts w:asciiTheme="minorHAnsi" w:hAnsiTheme="minorHAnsi"/>
          <w:b w:val="0"/>
          <w:noProof/>
          <w:sz w:val="22"/>
        </w:rPr>
      </w:pPr>
      <w:hyperlink w:anchor="_Toc130206063" w:history="1">
        <w:r w:rsidR="009B231A" w:rsidRPr="008D343B">
          <w:rPr>
            <w:rStyle w:val="Hyperlink"/>
            <w:noProof/>
          </w:rPr>
          <w:t>3.2.1 Lớp TaiKhoan</w:t>
        </w:r>
        <w:r w:rsidR="009B231A">
          <w:rPr>
            <w:noProof/>
            <w:webHidden/>
          </w:rPr>
          <w:tab/>
        </w:r>
        <w:r w:rsidR="009B231A">
          <w:rPr>
            <w:noProof/>
            <w:webHidden/>
          </w:rPr>
          <w:fldChar w:fldCharType="begin"/>
        </w:r>
        <w:r w:rsidR="009B231A">
          <w:rPr>
            <w:noProof/>
            <w:webHidden/>
          </w:rPr>
          <w:instrText xml:space="preserve"> PAGEREF _Toc130206063 \h </w:instrText>
        </w:r>
        <w:r w:rsidR="009B231A">
          <w:rPr>
            <w:noProof/>
            <w:webHidden/>
          </w:rPr>
        </w:r>
        <w:r w:rsidR="009B231A">
          <w:rPr>
            <w:noProof/>
            <w:webHidden/>
          </w:rPr>
          <w:fldChar w:fldCharType="separate"/>
        </w:r>
        <w:r w:rsidR="00483B09">
          <w:rPr>
            <w:noProof/>
            <w:webHidden/>
          </w:rPr>
          <w:t>32</w:t>
        </w:r>
        <w:r w:rsidR="009B231A">
          <w:rPr>
            <w:noProof/>
            <w:webHidden/>
          </w:rPr>
          <w:fldChar w:fldCharType="end"/>
        </w:r>
      </w:hyperlink>
    </w:p>
    <w:p w14:paraId="143EF737" w14:textId="5BA3A0EC" w:rsidR="009B231A" w:rsidRDefault="00881116">
      <w:pPr>
        <w:pStyle w:val="TOC4"/>
        <w:tabs>
          <w:tab w:val="right" w:leader="dot" w:pos="8777"/>
        </w:tabs>
        <w:rPr>
          <w:rFonts w:asciiTheme="minorHAnsi" w:hAnsiTheme="minorHAnsi"/>
          <w:i w:val="0"/>
          <w:noProof/>
          <w:sz w:val="22"/>
        </w:rPr>
      </w:pPr>
      <w:hyperlink w:anchor="_Toc130206064"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4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4E9EC70E" w14:textId="449A51E0" w:rsidR="009B231A" w:rsidRDefault="00881116">
      <w:pPr>
        <w:pStyle w:val="TOC4"/>
        <w:tabs>
          <w:tab w:val="right" w:leader="dot" w:pos="8777"/>
        </w:tabs>
        <w:rPr>
          <w:rFonts w:asciiTheme="minorHAnsi" w:hAnsiTheme="minorHAnsi"/>
          <w:i w:val="0"/>
          <w:noProof/>
          <w:sz w:val="22"/>
        </w:rPr>
      </w:pPr>
      <w:hyperlink w:anchor="_Toc130206065"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5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3C474844" w14:textId="19B91CEC" w:rsidR="009B231A" w:rsidRDefault="00881116">
      <w:pPr>
        <w:pStyle w:val="TOC3"/>
        <w:tabs>
          <w:tab w:val="right" w:leader="dot" w:pos="8777"/>
        </w:tabs>
        <w:rPr>
          <w:rFonts w:asciiTheme="minorHAnsi" w:hAnsiTheme="minorHAnsi"/>
          <w:b w:val="0"/>
          <w:noProof/>
          <w:sz w:val="22"/>
        </w:rPr>
      </w:pPr>
      <w:hyperlink w:anchor="_Toc130206066" w:history="1">
        <w:r w:rsidR="009B231A" w:rsidRPr="008D343B">
          <w:rPr>
            <w:rStyle w:val="Hyperlink"/>
            <w:noProof/>
          </w:rPr>
          <w:t>3.2.1 Lớp ThuThu</w:t>
        </w:r>
        <w:r w:rsidR="009B231A">
          <w:rPr>
            <w:noProof/>
            <w:webHidden/>
          </w:rPr>
          <w:tab/>
        </w:r>
        <w:r w:rsidR="009B231A">
          <w:rPr>
            <w:noProof/>
            <w:webHidden/>
          </w:rPr>
          <w:fldChar w:fldCharType="begin"/>
        </w:r>
        <w:r w:rsidR="009B231A">
          <w:rPr>
            <w:noProof/>
            <w:webHidden/>
          </w:rPr>
          <w:instrText xml:space="preserve"> PAGEREF _Toc130206066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15AC2CED" w14:textId="5E814D60" w:rsidR="009B231A" w:rsidRDefault="00881116">
      <w:pPr>
        <w:pStyle w:val="TOC4"/>
        <w:tabs>
          <w:tab w:val="right" w:leader="dot" w:pos="8777"/>
        </w:tabs>
        <w:rPr>
          <w:rFonts w:asciiTheme="minorHAnsi" w:hAnsiTheme="minorHAnsi"/>
          <w:i w:val="0"/>
          <w:noProof/>
          <w:sz w:val="22"/>
        </w:rPr>
      </w:pPr>
      <w:hyperlink w:anchor="_Toc130206067"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7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094439DF" w14:textId="1AC9855D" w:rsidR="009B231A" w:rsidRDefault="00881116">
      <w:pPr>
        <w:pStyle w:val="TOC4"/>
        <w:tabs>
          <w:tab w:val="right" w:leader="dot" w:pos="8777"/>
        </w:tabs>
        <w:rPr>
          <w:rFonts w:asciiTheme="minorHAnsi" w:hAnsiTheme="minorHAnsi"/>
          <w:i w:val="0"/>
          <w:noProof/>
          <w:sz w:val="22"/>
        </w:rPr>
      </w:pPr>
      <w:hyperlink w:anchor="_Toc130206068"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8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196CD537" w14:textId="73353670" w:rsidR="009B231A" w:rsidRDefault="00881116">
      <w:pPr>
        <w:pStyle w:val="TOC3"/>
        <w:tabs>
          <w:tab w:val="right" w:leader="dot" w:pos="8777"/>
        </w:tabs>
        <w:rPr>
          <w:rFonts w:asciiTheme="minorHAnsi" w:hAnsiTheme="minorHAnsi"/>
          <w:b w:val="0"/>
          <w:noProof/>
          <w:sz w:val="22"/>
        </w:rPr>
      </w:pPr>
      <w:hyperlink w:anchor="_Toc130206069" w:history="1">
        <w:r w:rsidR="009B231A" w:rsidRPr="008D343B">
          <w:rPr>
            <w:rStyle w:val="Hyperlink"/>
            <w:noProof/>
          </w:rPr>
          <w:t>3.2.1 Lớp NguoiDung</w:t>
        </w:r>
        <w:r w:rsidR="009B231A">
          <w:rPr>
            <w:noProof/>
            <w:webHidden/>
          </w:rPr>
          <w:tab/>
        </w:r>
        <w:r w:rsidR="009B231A">
          <w:rPr>
            <w:noProof/>
            <w:webHidden/>
          </w:rPr>
          <w:fldChar w:fldCharType="begin"/>
        </w:r>
        <w:r w:rsidR="009B231A">
          <w:rPr>
            <w:noProof/>
            <w:webHidden/>
          </w:rPr>
          <w:instrText xml:space="preserve"> PAGEREF _Toc130206069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7F3C511B" w14:textId="688F87FC" w:rsidR="009B231A" w:rsidRDefault="00881116">
      <w:pPr>
        <w:pStyle w:val="TOC4"/>
        <w:tabs>
          <w:tab w:val="right" w:leader="dot" w:pos="8777"/>
        </w:tabs>
        <w:rPr>
          <w:rFonts w:asciiTheme="minorHAnsi" w:hAnsiTheme="minorHAnsi"/>
          <w:i w:val="0"/>
          <w:noProof/>
          <w:sz w:val="22"/>
        </w:rPr>
      </w:pPr>
      <w:hyperlink w:anchor="_Toc130206070"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70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48006681" w14:textId="4E080C00" w:rsidR="009B231A" w:rsidRDefault="00881116">
      <w:pPr>
        <w:pStyle w:val="TOC4"/>
        <w:tabs>
          <w:tab w:val="right" w:leader="dot" w:pos="8777"/>
        </w:tabs>
        <w:rPr>
          <w:rFonts w:asciiTheme="minorHAnsi" w:hAnsiTheme="minorHAnsi"/>
          <w:i w:val="0"/>
          <w:noProof/>
          <w:sz w:val="22"/>
        </w:rPr>
      </w:pPr>
      <w:hyperlink w:anchor="_Toc130206071"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71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526939B4" w14:textId="7F1EB794" w:rsidR="009B231A" w:rsidRDefault="00881116">
      <w:pPr>
        <w:pStyle w:val="TOC1"/>
        <w:tabs>
          <w:tab w:val="right" w:leader="dot" w:pos="8777"/>
        </w:tabs>
        <w:rPr>
          <w:rFonts w:asciiTheme="minorHAnsi" w:hAnsiTheme="minorHAnsi"/>
          <w:b w:val="0"/>
          <w:noProof/>
          <w:sz w:val="22"/>
        </w:rPr>
      </w:pPr>
      <w:hyperlink w:anchor="_Toc130206072" w:history="1">
        <w:r w:rsidR="009B231A" w:rsidRPr="008D343B">
          <w:rPr>
            <w:rStyle w:val="Hyperlink"/>
            <w:rFonts w:cs="Times New Roman"/>
            <w:bCs/>
            <w:noProof/>
            <w:lang w:val="en-US"/>
          </w:rPr>
          <w:t>CHƯƠNG 4: SƠ ĐỒ TUẦN TỰ</w:t>
        </w:r>
        <w:r w:rsidR="009B231A">
          <w:rPr>
            <w:noProof/>
            <w:webHidden/>
          </w:rPr>
          <w:tab/>
        </w:r>
        <w:r w:rsidR="009B231A">
          <w:rPr>
            <w:noProof/>
            <w:webHidden/>
          </w:rPr>
          <w:fldChar w:fldCharType="begin"/>
        </w:r>
        <w:r w:rsidR="009B231A">
          <w:rPr>
            <w:noProof/>
            <w:webHidden/>
          </w:rPr>
          <w:instrText xml:space="preserve"> PAGEREF _Toc130206072 \h </w:instrText>
        </w:r>
        <w:r w:rsidR="009B231A">
          <w:rPr>
            <w:noProof/>
            <w:webHidden/>
          </w:rPr>
        </w:r>
        <w:r w:rsidR="009B231A">
          <w:rPr>
            <w:noProof/>
            <w:webHidden/>
          </w:rPr>
          <w:fldChar w:fldCharType="separate"/>
        </w:r>
        <w:r w:rsidR="00483B09">
          <w:rPr>
            <w:noProof/>
            <w:webHidden/>
          </w:rPr>
          <w:t>35</w:t>
        </w:r>
        <w:r w:rsidR="009B231A">
          <w:rPr>
            <w:noProof/>
            <w:webHidden/>
          </w:rPr>
          <w:fldChar w:fldCharType="end"/>
        </w:r>
      </w:hyperlink>
    </w:p>
    <w:p w14:paraId="29D79C3D" w14:textId="32B53CE0" w:rsidR="009B231A" w:rsidRDefault="00881116">
      <w:pPr>
        <w:pStyle w:val="TOC2"/>
        <w:rPr>
          <w:rFonts w:asciiTheme="minorHAnsi" w:hAnsiTheme="minorHAnsi" w:cstheme="minorBidi"/>
          <w:b w:val="0"/>
          <w:sz w:val="22"/>
          <w:szCs w:val="22"/>
          <w:lang w:val="en-GB"/>
        </w:rPr>
      </w:pPr>
      <w:hyperlink w:anchor="_Toc130206073" w:history="1">
        <w:r w:rsidR="009B231A" w:rsidRPr="008D343B">
          <w:rPr>
            <w:rStyle w:val="Hyperlink"/>
          </w:rPr>
          <w:t>4.1 SƠ ĐỒ TUẦN TỰ  “ĐĂNG NHẬP”</w:t>
        </w:r>
        <w:r w:rsidR="009B231A">
          <w:rPr>
            <w:webHidden/>
          </w:rPr>
          <w:tab/>
        </w:r>
        <w:r w:rsidR="009B231A">
          <w:rPr>
            <w:webHidden/>
          </w:rPr>
          <w:fldChar w:fldCharType="begin"/>
        </w:r>
        <w:r w:rsidR="009B231A">
          <w:rPr>
            <w:webHidden/>
          </w:rPr>
          <w:instrText xml:space="preserve"> PAGEREF _Toc130206073 \h </w:instrText>
        </w:r>
        <w:r w:rsidR="009B231A">
          <w:rPr>
            <w:webHidden/>
          </w:rPr>
        </w:r>
        <w:r w:rsidR="009B231A">
          <w:rPr>
            <w:webHidden/>
          </w:rPr>
          <w:fldChar w:fldCharType="separate"/>
        </w:r>
        <w:r w:rsidR="00483B09">
          <w:rPr>
            <w:webHidden/>
          </w:rPr>
          <w:t>35</w:t>
        </w:r>
        <w:r w:rsidR="009B231A">
          <w:rPr>
            <w:webHidden/>
          </w:rPr>
          <w:fldChar w:fldCharType="end"/>
        </w:r>
      </w:hyperlink>
    </w:p>
    <w:p w14:paraId="4F918E93" w14:textId="40E7A517" w:rsidR="009B231A" w:rsidRDefault="00881116">
      <w:pPr>
        <w:pStyle w:val="TOC2"/>
        <w:rPr>
          <w:rFonts w:asciiTheme="minorHAnsi" w:hAnsiTheme="minorHAnsi" w:cstheme="minorBidi"/>
          <w:b w:val="0"/>
          <w:sz w:val="22"/>
          <w:szCs w:val="22"/>
          <w:lang w:val="en-GB"/>
        </w:rPr>
      </w:pPr>
      <w:hyperlink w:anchor="_Toc130206074" w:history="1">
        <w:r w:rsidR="009B231A" w:rsidRPr="008D343B">
          <w:rPr>
            <w:rStyle w:val="Hyperlink"/>
          </w:rPr>
          <w:t>4.2 SƠ ĐỒ TUẦN TỰ “QUẢN LÝ TÀI KHOẢN CÁ NHÂN”</w:t>
        </w:r>
        <w:r w:rsidR="009B231A">
          <w:rPr>
            <w:webHidden/>
          </w:rPr>
          <w:tab/>
        </w:r>
        <w:r w:rsidR="009B231A">
          <w:rPr>
            <w:webHidden/>
          </w:rPr>
          <w:fldChar w:fldCharType="begin"/>
        </w:r>
        <w:r w:rsidR="009B231A">
          <w:rPr>
            <w:webHidden/>
          </w:rPr>
          <w:instrText xml:space="preserve"> PAGEREF _Toc130206074 \h </w:instrText>
        </w:r>
        <w:r w:rsidR="009B231A">
          <w:rPr>
            <w:webHidden/>
          </w:rPr>
        </w:r>
        <w:r w:rsidR="009B231A">
          <w:rPr>
            <w:webHidden/>
          </w:rPr>
          <w:fldChar w:fldCharType="separate"/>
        </w:r>
        <w:r w:rsidR="00483B09">
          <w:rPr>
            <w:webHidden/>
          </w:rPr>
          <w:t>36</w:t>
        </w:r>
        <w:r w:rsidR="009B231A">
          <w:rPr>
            <w:webHidden/>
          </w:rPr>
          <w:fldChar w:fldCharType="end"/>
        </w:r>
      </w:hyperlink>
    </w:p>
    <w:p w14:paraId="1E178302" w14:textId="731BA043" w:rsidR="009B231A" w:rsidRDefault="00881116">
      <w:pPr>
        <w:pStyle w:val="TOC2"/>
        <w:rPr>
          <w:rFonts w:asciiTheme="minorHAnsi" w:hAnsiTheme="minorHAnsi" w:cstheme="minorBidi"/>
          <w:b w:val="0"/>
          <w:sz w:val="22"/>
          <w:szCs w:val="22"/>
          <w:lang w:val="en-GB"/>
        </w:rPr>
      </w:pPr>
      <w:hyperlink w:anchor="_Toc130206075" w:history="1">
        <w:r w:rsidR="009B231A" w:rsidRPr="008D343B">
          <w:rPr>
            <w:rStyle w:val="Hyperlink"/>
          </w:rPr>
          <w:t>4.3 SƠ ĐỒ TUẦN TỰ “TÌM KIẾM SÁCH”</w:t>
        </w:r>
        <w:r w:rsidR="009B231A">
          <w:rPr>
            <w:webHidden/>
          </w:rPr>
          <w:tab/>
        </w:r>
        <w:r w:rsidR="009B231A">
          <w:rPr>
            <w:webHidden/>
          </w:rPr>
          <w:fldChar w:fldCharType="begin"/>
        </w:r>
        <w:r w:rsidR="009B231A">
          <w:rPr>
            <w:webHidden/>
          </w:rPr>
          <w:instrText xml:space="preserve"> PAGEREF _Toc130206075 \h </w:instrText>
        </w:r>
        <w:r w:rsidR="009B231A">
          <w:rPr>
            <w:webHidden/>
          </w:rPr>
        </w:r>
        <w:r w:rsidR="009B231A">
          <w:rPr>
            <w:webHidden/>
          </w:rPr>
          <w:fldChar w:fldCharType="separate"/>
        </w:r>
        <w:r w:rsidR="00483B09">
          <w:rPr>
            <w:webHidden/>
          </w:rPr>
          <w:t>38</w:t>
        </w:r>
        <w:r w:rsidR="009B231A">
          <w:rPr>
            <w:webHidden/>
          </w:rPr>
          <w:fldChar w:fldCharType="end"/>
        </w:r>
      </w:hyperlink>
    </w:p>
    <w:p w14:paraId="0709A2E5" w14:textId="0160042E" w:rsidR="009B231A" w:rsidRDefault="00881116">
      <w:pPr>
        <w:pStyle w:val="TOC2"/>
        <w:rPr>
          <w:rFonts w:asciiTheme="minorHAnsi" w:hAnsiTheme="minorHAnsi" w:cstheme="minorBidi"/>
          <w:b w:val="0"/>
          <w:sz w:val="22"/>
          <w:szCs w:val="22"/>
          <w:lang w:val="en-GB"/>
        </w:rPr>
      </w:pPr>
      <w:hyperlink w:anchor="_Toc130206076" w:history="1">
        <w:r w:rsidR="009B231A" w:rsidRPr="008D343B">
          <w:rPr>
            <w:rStyle w:val="Hyperlink"/>
          </w:rPr>
          <w:t>4.4 SƠ ĐỒ TUẦN TỰ  “ĐĂNG KÝ MƯỢN SÁCH”</w:t>
        </w:r>
        <w:r w:rsidR="009B231A">
          <w:rPr>
            <w:webHidden/>
          </w:rPr>
          <w:tab/>
        </w:r>
        <w:r w:rsidR="009B231A">
          <w:rPr>
            <w:webHidden/>
          </w:rPr>
          <w:fldChar w:fldCharType="begin"/>
        </w:r>
        <w:r w:rsidR="009B231A">
          <w:rPr>
            <w:webHidden/>
          </w:rPr>
          <w:instrText xml:space="preserve"> PAGEREF _Toc130206076 \h </w:instrText>
        </w:r>
        <w:r w:rsidR="009B231A">
          <w:rPr>
            <w:webHidden/>
          </w:rPr>
        </w:r>
        <w:r w:rsidR="009B231A">
          <w:rPr>
            <w:webHidden/>
          </w:rPr>
          <w:fldChar w:fldCharType="separate"/>
        </w:r>
        <w:r w:rsidR="00483B09">
          <w:rPr>
            <w:webHidden/>
          </w:rPr>
          <w:t>40</w:t>
        </w:r>
        <w:r w:rsidR="009B231A">
          <w:rPr>
            <w:webHidden/>
          </w:rPr>
          <w:fldChar w:fldCharType="end"/>
        </w:r>
      </w:hyperlink>
    </w:p>
    <w:p w14:paraId="17BAE364" w14:textId="4F3E6669" w:rsidR="009B231A" w:rsidRDefault="00881116">
      <w:pPr>
        <w:pStyle w:val="TOC2"/>
        <w:rPr>
          <w:rFonts w:asciiTheme="minorHAnsi" w:hAnsiTheme="minorHAnsi" w:cstheme="minorBidi"/>
          <w:b w:val="0"/>
          <w:sz w:val="22"/>
          <w:szCs w:val="22"/>
          <w:lang w:val="en-GB"/>
        </w:rPr>
      </w:pPr>
      <w:hyperlink w:anchor="_Toc130206077" w:history="1">
        <w:r w:rsidR="009B231A" w:rsidRPr="008D343B">
          <w:rPr>
            <w:rStyle w:val="Hyperlink"/>
          </w:rPr>
          <w:t>4.5 SƠ ĐỒ TUẦN TỰ “GIA HẠN MƯỢN SÁCH”</w:t>
        </w:r>
        <w:r w:rsidR="009B231A">
          <w:rPr>
            <w:webHidden/>
          </w:rPr>
          <w:tab/>
        </w:r>
        <w:r w:rsidR="009B231A">
          <w:rPr>
            <w:webHidden/>
          </w:rPr>
          <w:fldChar w:fldCharType="begin"/>
        </w:r>
        <w:r w:rsidR="009B231A">
          <w:rPr>
            <w:webHidden/>
          </w:rPr>
          <w:instrText xml:space="preserve"> PAGEREF _Toc130206077 \h </w:instrText>
        </w:r>
        <w:r w:rsidR="009B231A">
          <w:rPr>
            <w:webHidden/>
          </w:rPr>
        </w:r>
        <w:r w:rsidR="009B231A">
          <w:rPr>
            <w:webHidden/>
          </w:rPr>
          <w:fldChar w:fldCharType="separate"/>
        </w:r>
        <w:r w:rsidR="00483B09">
          <w:rPr>
            <w:webHidden/>
          </w:rPr>
          <w:t>41</w:t>
        </w:r>
        <w:r w:rsidR="009B231A">
          <w:rPr>
            <w:webHidden/>
          </w:rPr>
          <w:fldChar w:fldCharType="end"/>
        </w:r>
      </w:hyperlink>
    </w:p>
    <w:p w14:paraId="77B22FA4" w14:textId="14AB9B7B" w:rsidR="009B231A" w:rsidRDefault="00881116">
      <w:pPr>
        <w:pStyle w:val="TOC2"/>
        <w:rPr>
          <w:rFonts w:asciiTheme="minorHAnsi" w:hAnsiTheme="minorHAnsi" w:cstheme="minorBidi"/>
          <w:b w:val="0"/>
          <w:sz w:val="22"/>
          <w:szCs w:val="22"/>
          <w:lang w:val="en-GB"/>
        </w:rPr>
      </w:pPr>
      <w:hyperlink w:anchor="_Toc130206078" w:history="1">
        <w:r w:rsidR="009B231A" w:rsidRPr="008D343B">
          <w:rPr>
            <w:rStyle w:val="Hyperlink"/>
          </w:rPr>
          <w:t>4.6 SƠ ĐỒ TUẦN TỰ “QUẢN LÝ SÁCH”</w:t>
        </w:r>
        <w:r w:rsidR="009B231A">
          <w:rPr>
            <w:webHidden/>
          </w:rPr>
          <w:tab/>
        </w:r>
        <w:r w:rsidR="009B231A">
          <w:rPr>
            <w:webHidden/>
          </w:rPr>
          <w:fldChar w:fldCharType="begin"/>
        </w:r>
        <w:r w:rsidR="009B231A">
          <w:rPr>
            <w:webHidden/>
          </w:rPr>
          <w:instrText xml:space="preserve"> PAGEREF _Toc130206078 \h </w:instrText>
        </w:r>
        <w:r w:rsidR="009B231A">
          <w:rPr>
            <w:webHidden/>
          </w:rPr>
        </w:r>
        <w:r w:rsidR="009B231A">
          <w:rPr>
            <w:webHidden/>
          </w:rPr>
          <w:fldChar w:fldCharType="separate"/>
        </w:r>
        <w:r w:rsidR="00483B09">
          <w:rPr>
            <w:webHidden/>
          </w:rPr>
          <w:t>41</w:t>
        </w:r>
        <w:r w:rsidR="009B231A">
          <w:rPr>
            <w:webHidden/>
          </w:rPr>
          <w:fldChar w:fldCharType="end"/>
        </w:r>
      </w:hyperlink>
    </w:p>
    <w:p w14:paraId="09DAAF40" w14:textId="296B5799" w:rsidR="009B231A" w:rsidRDefault="00881116">
      <w:pPr>
        <w:pStyle w:val="TOC2"/>
        <w:rPr>
          <w:rFonts w:asciiTheme="minorHAnsi" w:hAnsiTheme="minorHAnsi" w:cstheme="minorBidi"/>
          <w:b w:val="0"/>
          <w:sz w:val="22"/>
          <w:szCs w:val="22"/>
          <w:lang w:val="en-GB"/>
        </w:rPr>
      </w:pPr>
      <w:hyperlink w:anchor="_Toc130206079" w:history="1">
        <w:r w:rsidR="009B231A" w:rsidRPr="008D343B">
          <w:rPr>
            <w:rStyle w:val="Hyperlink"/>
          </w:rPr>
          <w:t>4.7 SƠ ĐỒ TUẦN TỰ “QUÊN MẬT KHẨU”</w:t>
        </w:r>
        <w:r w:rsidR="009B231A">
          <w:rPr>
            <w:webHidden/>
          </w:rPr>
          <w:tab/>
        </w:r>
        <w:r w:rsidR="009B231A">
          <w:rPr>
            <w:webHidden/>
          </w:rPr>
          <w:fldChar w:fldCharType="begin"/>
        </w:r>
        <w:r w:rsidR="009B231A">
          <w:rPr>
            <w:webHidden/>
          </w:rPr>
          <w:instrText xml:space="preserve"> PAGEREF _Toc130206079 \h </w:instrText>
        </w:r>
        <w:r w:rsidR="009B231A">
          <w:rPr>
            <w:webHidden/>
          </w:rPr>
        </w:r>
        <w:r w:rsidR="009B231A">
          <w:rPr>
            <w:webHidden/>
          </w:rPr>
          <w:fldChar w:fldCharType="separate"/>
        </w:r>
        <w:r w:rsidR="00483B09">
          <w:rPr>
            <w:webHidden/>
          </w:rPr>
          <w:t>43</w:t>
        </w:r>
        <w:r w:rsidR="009B231A">
          <w:rPr>
            <w:webHidden/>
          </w:rPr>
          <w:fldChar w:fldCharType="end"/>
        </w:r>
      </w:hyperlink>
    </w:p>
    <w:p w14:paraId="2581E9B7" w14:textId="7114FE57" w:rsidR="009B231A" w:rsidRDefault="00881116">
      <w:pPr>
        <w:pStyle w:val="TOC2"/>
        <w:rPr>
          <w:rFonts w:asciiTheme="minorHAnsi" w:hAnsiTheme="minorHAnsi" w:cstheme="minorBidi"/>
          <w:b w:val="0"/>
          <w:sz w:val="22"/>
          <w:szCs w:val="22"/>
          <w:lang w:val="en-GB"/>
        </w:rPr>
      </w:pPr>
      <w:hyperlink w:anchor="_Toc130206080" w:history="1">
        <w:r w:rsidR="009B231A" w:rsidRPr="008D343B">
          <w:rPr>
            <w:rStyle w:val="Hyperlink"/>
          </w:rPr>
          <w:t>4.8 SƠ ĐỒ TUẦN TỰ “”</w:t>
        </w:r>
        <w:r w:rsidR="009B231A">
          <w:rPr>
            <w:webHidden/>
          </w:rPr>
          <w:tab/>
        </w:r>
        <w:r w:rsidR="009B231A">
          <w:rPr>
            <w:webHidden/>
          </w:rPr>
          <w:fldChar w:fldCharType="begin"/>
        </w:r>
        <w:r w:rsidR="009B231A">
          <w:rPr>
            <w:webHidden/>
          </w:rPr>
          <w:instrText xml:space="preserve"> PAGEREF _Toc130206080 \h </w:instrText>
        </w:r>
        <w:r w:rsidR="009B231A">
          <w:rPr>
            <w:webHidden/>
          </w:rPr>
        </w:r>
        <w:r w:rsidR="009B231A">
          <w:rPr>
            <w:webHidden/>
          </w:rPr>
          <w:fldChar w:fldCharType="separate"/>
        </w:r>
        <w:r w:rsidR="00483B09">
          <w:rPr>
            <w:webHidden/>
          </w:rPr>
          <w:t>46</w:t>
        </w:r>
        <w:r w:rsidR="009B231A">
          <w:rPr>
            <w:webHidden/>
          </w:rPr>
          <w:fldChar w:fldCharType="end"/>
        </w:r>
      </w:hyperlink>
    </w:p>
    <w:p w14:paraId="03EFE58E" w14:textId="18A5B03B" w:rsidR="009B231A" w:rsidRDefault="00881116">
      <w:pPr>
        <w:pStyle w:val="TOC2"/>
        <w:rPr>
          <w:rFonts w:asciiTheme="minorHAnsi" w:hAnsiTheme="minorHAnsi" w:cstheme="minorBidi"/>
          <w:b w:val="0"/>
          <w:sz w:val="22"/>
          <w:szCs w:val="22"/>
          <w:lang w:val="en-GB"/>
        </w:rPr>
      </w:pPr>
      <w:hyperlink w:anchor="_Toc130206081" w:history="1">
        <w:r w:rsidR="009B231A" w:rsidRPr="008D343B">
          <w:rPr>
            <w:rStyle w:val="Hyperlink"/>
          </w:rPr>
          <w:t>4.9 SƠ ĐỒ TUẦN TỰ “”</w:t>
        </w:r>
        <w:r w:rsidR="009B231A">
          <w:rPr>
            <w:webHidden/>
          </w:rPr>
          <w:tab/>
        </w:r>
        <w:r w:rsidR="009B231A">
          <w:rPr>
            <w:webHidden/>
          </w:rPr>
          <w:fldChar w:fldCharType="begin"/>
        </w:r>
        <w:r w:rsidR="009B231A">
          <w:rPr>
            <w:webHidden/>
          </w:rPr>
          <w:instrText xml:space="preserve"> PAGEREF _Toc130206081 \h </w:instrText>
        </w:r>
        <w:r w:rsidR="009B231A">
          <w:rPr>
            <w:webHidden/>
          </w:rPr>
        </w:r>
        <w:r w:rsidR="009B231A">
          <w:rPr>
            <w:webHidden/>
          </w:rPr>
          <w:fldChar w:fldCharType="separate"/>
        </w:r>
        <w:r w:rsidR="00483B09">
          <w:rPr>
            <w:webHidden/>
          </w:rPr>
          <w:t>46</w:t>
        </w:r>
        <w:r w:rsidR="009B231A">
          <w:rPr>
            <w:webHidden/>
          </w:rPr>
          <w:fldChar w:fldCharType="end"/>
        </w:r>
      </w:hyperlink>
    </w:p>
    <w:p w14:paraId="2546246C" w14:textId="21553084" w:rsidR="009B231A" w:rsidRDefault="00881116">
      <w:pPr>
        <w:pStyle w:val="TOC2"/>
        <w:rPr>
          <w:rFonts w:asciiTheme="minorHAnsi" w:hAnsiTheme="minorHAnsi" w:cstheme="minorBidi"/>
          <w:b w:val="0"/>
          <w:sz w:val="22"/>
          <w:szCs w:val="22"/>
          <w:lang w:val="en-GB"/>
        </w:rPr>
      </w:pPr>
      <w:hyperlink w:anchor="_Toc130206082" w:history="1">
        <w:r w:rsidR="009B231A" w:rsidRPr="008D343B">
          <w:rPr>
            <w:rStyle w:val="Hyperlink"/>
          </w:rPr>
          <w:t>4.10 SƠ ĐỒ TUẦN TỰ “”</w:t>
        </w:r>
        <w:r w:rsidR="009B231A">
          <w:rPr>
            <w:webHidden/>
          </w:rPr>
          <w:tab/>
        </w:r>
        <w:r w:rsidR="009B231A">
          <w:rPr>
            <w:webHidden/>
          </w:rPr>
          <w:fldChar w:fldCharType="begin"/>
        </w:r>
        <w:r w:rsidR="009B231A">
          <w:rPr>
            <w:webHidden/>
          </w:rPr>
          <w:instrText xml:space="preserve"> PAGEREF _Toc130206082 \h </w:instrText>
        </w:r>
        <w:r w:rsidR="009B231A">
          <w:rPr>
            <w:webHidden/>
          </w:rPr>
        </w:r>
        <w:r w:rsidR="009B231A">
          <w:rPr>
            <w:webHidden/>
          </w:rPr>
          <w:fldChar w:fldCharType="separate"/>
        </w:r>
        <w:r w:rsidR="00483B09">
          <w:rPr>
            <w:webHidden/>
          </w:rPr>
          <w:t>46</w:t>
        </w:r>
        <w:r w:rsidR="009B231A">
          <w:rPr>
            <w:webHidden/>
          </w:rPr>
          <w:fldChar w:fldCharType="end"/>
        </w:r>
      </w:hyperlink>
    </w:p>
    <w:p w14:paraId="0EF000AE" w14:textId="2D2D56B5" w:rsidR="009B231A" w:rsidRDefault="00881116">
      <w:pPr>
        <w:pStyle w:val="TOC2"/>
        <w:rPr>
          <w:rFonts w:asciiTheme="minorHAnsi" w:hAnsiTheme="minorHAnsi" w:cstheme="minorBidi"/>
          <w:b w:val="0"/>
          <w:sz w:val="22"/>
          <w:szCs w:val="22"/>
          <w:lang w:val="en-GB"/>
        </w:rPr>
      </w:pPr>
      <w:hyperlink w:anchor="_Toc130206083" w:history="1">
        <w:r w:rsidR="009B231A" w:rsidRPr="008D343B">
          <w:rPr>
            <w:rStyle w:val="Hyperlink"/>
          </w:rPr>
          <w:t>4.11 SƠ ĐỒ TUẦN TỰ “”</w:t>
        </w:r>
        <w:r w:rsidR="009B231A">
          <w:rPr>
            <w:webHidden/>
          </w:rPr>
          <w:tab/>
        </w:r>
        <w:r w:rsidR="009B231A">
          <w:rPr>
            <w:webHidden/>
          </w:rPr>
          <w:fldChar w:fldCharType="begin"/>
        </w:r>
        <w:r w:rsidR="009B231A">
          <w:rPr>
            <w:webHidden/>
          </w:rPr>
          <w:instrText xml:space="preserve"> PAGEREF _Toc130206083 \h </w:instrText>
        </w:r>
        <w:r w:rsidR="009B231A">
          <w:rPr>
            <w:webHidden/>
          </w:rPr>
        </w:r>
        <w:r w:rsidR="009B231A">
          <w:rPr>
            <w:webHidden/>
          </w:rPr>
          <w:fldChar w:fldCharType="separate"/>
        </w:r>
        <w:r w:rsidR="00483B09">
          <w:rPr>
            <w:webHidden/>
          </w:rPr>
          <w:t>46</w:t>
        </w:r>
        <w:r w:rsidR="009B231A">
          <w:rPr>
            <w:webHidden/>
          </w:rPr>
          <w:fldChar w:fldCharType="end"/>
        </w:r>
      </w:hyperlink>
    </w:p>
    <w:p w14:paraId="2856C497" w14:textId="7E12694C" w:rsidR="009B231A" w:rsidRDefault="00881116">
      <w:pPr>
        <w:pStyle w:val="TOC2"/>
        <w:rPr>
          <w:rFonts w:asciiTheme="minorHAnsi" w:hAnsiTheme="minorHAnsi" w:cstheme="minorBidi"/>
          <w:b w:val="0"/>
          <w:sz w:val="22"/>
          <w:szCs w:val="22"/>
          <w:lang w:val="en-GB"/>
        </w:rPr>
      </w:pPr>
      <w:hyperlink w:anchor="_Toc130206084" w:history="1">
        <w:r w:rsidR="009B231A" w:rsidRPr="008D343B">
          <w:rPr>
            <w:rStyle w:val="Hyperlink"/>
          </w:rPr>
          <w:t>4.12 SƠ ĐỒ TUẦN TỰ “”</w:t>
        </w:r>
        <w:r w:rsidR="009B231A">
          <w:rPr>
            <w:webHidden/>
          </w:rPr>
          <w:tab/>
        </w:r>
        <w:r w:rsidR="009B231A">
          <w:rPr>
            <w:webHidden/>
          </w:rPr>
          <w:fldChar w:fldCharType="begin"/>
        </w:r>
        <w:r w:rsidR="009B231A">
          <w:rPr>
            <w:webHidden/>
          </w:rPr>
          <w:instrText xml:space="preserve"> PAGEREF _Toc130206084 \h </w:instrText>
        </w:r>
        <w:r w:rsidR="009B231A">
          <w:rPr>
            <w:webHidden/>
          </w:rPr>
        </w:r>
        <w:r w:rsidR="009B231A">
          <w:rPr>
            <w:webHidden/>
          </w:rPr>
          <w:fldChar w:fldCharType="separate"/>
        </w:r>
        <w:r w:rsidR="00483B09">
          <w:rPr>
            <w:webHidden/>
          </w:rPr>
          <w:t>46</w:t>
        </w:r>
        <w:r w:rsidR="009B231A">
          <w:rPr>
            <w:webHidden/>
          </w:rPr>
          <w:fldChar w:fldCharType="end"/>
        </w:r>
      </w:hyperlink>
    </w:p>
    <w:p w14:paraId="23C0A33C" w14:textId="7EBBADD3" w:rsidR="009B231A" w:rsidRDefault="00881116">
      <w:pPr>
        <w:pStyle w:val="TOC1"/>
        <w:tabs>
          <w:tab w:val="right" w:leader="dot" w:pos="8777"/>
        </w:tabs>
        <w:rPr>
          <w:rFonts w:asciiTheme="minorHAnsi" w:hAnsiTheme="minorHAnsi"/>
          <w:b w:val="0"/>
          <w:noProof/>
          <w:sz w:val="22"/>
        </w:rPr>
      </w:pPr>
      <w:hyperlink w:anchor="_Toc130206085" w:history="1">
        <w:r w:rsidR="009B231A" w:rsidRPr="008D343B">
          <w:rPr>
            <w:rStyle w:val="Hyperlink"/>
            <w:rFonts w:cs="Times New Roman"/>
            <w:bCs/>
            <w:noProof/>
            <w:lang w:val="en-US"/>
          </w:rPr>
          <w:t>CHƯƠNG 5: SƠ ĐỒ HOẠT ĐỘNG</w:t>
        </w:r>
        <w:r w:rsidR="009B231A">
          <w:rPr>
            <w:noProof/>
            <w:webHidden/>
          </w:rPr>
          <w:tab/>
        </w:r>
        <w:r w:rsidR="009B231A">
          <w:rPr>
            <w:noProof/>
            <w:webHidden/>
          </w:rPr>
          <w:fldChar w:fldCharType="begin"/>
        </w:r>
        <w:r w:rsidR="009B231A">
          <w:rPr>
            <w:noProof/>
            <w:webHidden/>
          </w:rPr>
          <w:instrText xml:space="preserve"> PAGEREF _Toc130206085 \h </w:instrText>
        </w:r>
        <w:r w:rsidR="009B231A">
          <w:rPr>
            <w:noProof/>
            <w:webHidden/>
          </w:rPr>
        </w:r>
        <w:r w:rsidR="009B231A">
          <w:rPr>
            <w:noProof/>
            <w:webHidden/>
          </w:rPr>
          <w:fldChar w:fldCharType="separate"/>
        </w:r>
        <w:r w:rsidR="00483B09">
          <w:rPr>
            <w:noProof/>
            <w:webHidden/>
          </w:rPr>
          <w:t>47</w:t>
        </w:r>
        <w:r w:rsidR="009B231A">
          <w:rPr>
            <w:noProof/>
            <w:webHidden/>
          </w:rPr>
          <w:fldChar w:fldCharType="end"/>
        </w:r>
      </w:hyperlink>
    </w:p>
    <w:p w14:paraId="3042E820" w14:textId="3A4D1C84" w:rsidR="009B231A" w:rsidRDefault="00881116">
      <w:pPr>
        <w:pStyle w:val="TOC2"/>
        <w:rPr>
          <w:rFonts w:asciiTheme="minorHAnsi" w:hAnsiTheme="minorHAnsi" w:cstheme="minorBidi"/>
          <w:b w:val="0"/>
          <w:sz w:val="22"/>
          <w:szCs w:val="22"/>
          <w:lang w:val="en-GB"/>
        </w:rPr>
      </w:pPr>
      <w:hyperlink w:anchor="_Toc130206086" w:history="1">
        <w:r w:rsidR="009B231A" w:rsidRPr="008D343B">
          <w:rPr>
            <w:rStyle w:val="Hyperlink"/>
          </w:rPr>
          <w:t>5.1 SƠ ĐỒ HOẠT ĐỘNG  “ĐĂNG NHẬP”</w:t>
        </w:r>
        <w:r w:rsidR="009B231A">
          <w:rPr>
            <w:webHidden/>
          </w:rPr>
          <w:tab/>
        </w:r>
        <w:r w:rsidR="009B231A">
          <w:rPr>
            <w:webHidden/>
          </w:rPr>
          <w:fldChar w:fldCharType="begin"/>
        </w:r>
        <w:r w:rsidR="009B231A">
          <w:rPr>
            <w:webHidden/>
          </w:rPr>
          <w:instrText xml:space="preserve"> PAGEREF _Toc130206086 \h </w:instrText>
        </w:r>
        <w:r w:rsidR="009B231A">
          <w:rPr>
            <w:webHidden/>
          </w:rPr>
        </w:r>
        <w:r w:rsidR="009B231A">
          <w:rPr>
            <w:webHidden/>
          </w:rPr>
          <w:fldChar w:fldCharType="separate"/>
        </w:r>
        <w:r w:rsidR="00483B09">
          <w:rPr>
            <w:webHidden/>
          </w:rPr>
          <w:t>47</w:t>
        </w:r>
        <w:r w:rsidR="009B231A">
          <w:rPr>
            <w:webHidden/>
          </w:rPr>
          <w:fldChar w:fldCharType="end"/>
        </w:r>
      </w:hyperlink>
    </w:p>
    <w:p w14:paraId="11CFD75D" w14:textId="62938AE0" w:rsidR="009B231A" w:rsidRDefault="00881116">
      <w:pPr>
        <w:pStyle w:val="TOC2"/>
        <w:rPr>
          <w:rFonts w:asciiTheme="minorHAnsi" w:hAnsiTheme="minorHAnsi" w:cstheme="minorBidi"/>
          <w:b w:val="0"/>
          <w:sz w:val="22"/>
          <w:szCs w:val="22"/>
          <w:lang w:val="en-GB"/>
        </w:rPr>
      </w:pPr>
      <w:hyperlink w:anchor="_Toc130206087" w:history="1">
        <w:r w:rsidR="009B231A" w:rsidRPr="008D343B">
          <w:rPr>
            <w:rStyle w:val="Hyperlink"/>
          </w:rPr>
          <w:t>5.2 SƠ ĐỒ HOẠT ĐỘNG  “ĐĂNG KÝ MƯỢN SÁCH”</w:t>
        </w:r>
        <w:r w:rsidR="009B231A">
          <w:rPr>
            <w:webHidden/>
          </w:rPr>
          <w:tab/>
        </w:r>
        <w:r w:rsidR="009B231A">
          <w:rPr>
            <w:webHidden/>
          </w:rPr>
          <w:fldChar w:fldCharType="begin"/>
        </w:r>
        <w:r w:rsidR="009B231A">
          <w:rPr>
            <w:webHidden/>
          </w:rPr>
          <w:instrText xml:space="preserve"> PAGEREF _Toc130206087 \h </w:instrText>
        </w:r>
        <w:r w:rsidR="009B231A">
          <w:rPr>
            <w:webHidden/>
          </w:rPr>
        </w:r>
        <w:r w:rsidR="009B231A">
          <w:rPr>
            <w:webHidden/>
          </w:rPr>
          <w:fldChar w:fldCharType="separate"/>
        </w:r>
        <w:r w:rsidR="00483B09">
          <w:rPr>
            <w:webHidden/>
          </w:rPr>
          <w:t>48</w:t>
        </w:r>
        <w:r w:rsidR="009B231A">
          <w:rPr>
            <w:webHidden/>
          </w:rPr>
          <w:fldChar w:fldCharType="end"/>
        </w:r>
      </w:hyperlink>
    </w:p>
    <w:p w14:paraId="6D85C60D" w14:textId="2C55D190" w:rsidR="009B231A" w:rsidRDefault="00881116">
      <w:pPr>
        <w:pStyle w:val="TOC2"/>
        <w:rPr>
          <w:rFonts w:asciiTheme="minorHAnsi" w:hAnsiTheme="minorHAnsi" w:cstheme="minorBidi"/>
          <w:b w:val="0"/>
          <w:sz w:val="22"/>
          <w:szCs w:val="22"/>
          <w:lang w:val="en-GB"/>
        </w:rPr>
      </w:pPr>
      <w:hyperlink w:anchor="_Toc130206088" w:history="1">
        <w:r w:rsidR="009B231A" w:rsidRPr="008D343B">
          <w:rPr>
            <w:rStyle w:val="Hyperlink"/>
          </w:rPr>
          <w:t>5.3 SƠ ĐỒ HOẠT ĐỘNG  “GIA HẠN TÀI LIỆU”</w:t>
        </w:r>
        <w:r w:rsidR="009B231A">
          <w:rPr>
            <w:webHidden/>
          </w:rPr>
          <w:tab/>
        </w:r>
        <w:r w:rsidR="009B231A">
          <w:rPr>
            <w:webHidden/>
          </w:rPr>
          <w:fldChar w:fldCharType="begin"/>
        </w:r>
        <w:r w:rsidR="009B231A">
          <w:rPr>
            <w:webHidden/>
          </w:rPr>
          <w:instrText xml:space="preserve"> PAGEREF _Toc130206088 \h </w:instrText>
        </w:r>
        <w:r w:rsidR="009B231A">
          <w:rPr>
            <w:webHidden/>
          </w:rPr>
        </w:r>
        <w:r w:rsidR="009B231A">
          <w:rPr>
            <w:webHidden/>
          </w:rPr>
          <w:fldChar w:fldCharType="separate"/>
        </w:r>
        <w:r w:rsidR="00483B09">
          <w:rPr>
            <w:webHidden/>
          </w:rPr>
          <w:t>49</w:t>
        </w:r>
        <w:r w:rsidR="009B231A">
          <w:rPr>
            <w:webHidden/>
          </w:rPr>
          <w:fldChar w:fldCharType="end"/>
        </w:r>
      </w:hyperlink>
    </w:p>
    <w:p w14:paraId="400BD490" w14:textId="28246C0E" w:rsidR="009B231A" w:rsidRDefault="00881116">
      <w:pPr>
        <w:pStyle w:val="TOC2"/>
        <w:rPr>
          <w:rFonts w:asciiTheme="minorHAnsi" w:hAnsiTheme="minorHAnsi" w:cstheme="minorBidi"/>
          <w:b w:val="0"/>
          <w:sz w:val="22"/>
          <w:szCs w:val="22"/>
          <w:lang w:val="en-GB"/>
        </w:rPr>
      </w:pPr>
      <w:hyperlink w:anchor="_Toc130206089" w:history="1">
        <w:r w:rsidR="009B231A" w:rsidRPr="008D343B">
          <w:rPr>
            <w:rStyle w:val="Hyperlink"/>
          </w:rPr>
          <w:t>5.4 SƠ ĐỒ HOẠT ĐỘNG  “TÌM KIẾM SÁCH”</w:t>
        </w:r>
        <w:r w:rsidR="009B231A">
          <w:rPr>
            <w:webHidden/>
          </w:rPr>
          <w:tab/>
        </w:r>
        <w:r w:rsidR="009B231A">
          <w:rPr>
            <w:webHidden/>
          </w:rPr>
          <w:fldChar w:fldCharType="begin"/>
        </w:r>
        <w:r w:rsidR="009B231A">
          <w:rPr>
            <w:webHidden/>
          </w:rPr>
          <w:instrText xml:space="preserve"> PAGEREF _Toc130206089 \h </w:instrText>
        </w:r>
        <w:r w:rsidR="009B231A">
          <w:rPr>
            <w:webHidden/>
          </w:rPr>
        </w:r>
        <w:r w:rsidR="009B231A">
          <w:rPr>
            <w:webHidden/>
          </w:rPr>
          <w:fldChar w:fldCharType="separate"/>
        </w:r>
        <w:r w:rsidR="00483B09">
          <w:rPr>
            <w:webHidden/>
          </w:rPr>
          <w:t>50</w:t>
        </w:r>
        <w:r w:rsidR="009B231A">
          <w:rPr>
            <w:webHidden/>
          </w:rPr>
          <w:fldChar w:fldCharType="end"/>
        </w:r>
      </w:hyperlink>
    </w:p>
    <w:p w14:paraId="20E66B43" w14:textId="212D2ACF" w:rsidR="009B231A" w:rsidRDefault="00881116">
      <w:pPr>
        <w:pStyle w:val="TOC2"/>
        <w:rPr>
          <w:rFonts w:asciiTheme="minorHAnsi" w:hAnsiTheme="minorHAnsi" w:cstheme="minorBidi"/>
          <w:b w:val="0"/>
          <w:sz w:val="22"/>
          <w:szCs w:val="22"/>
          <w:lang w:val="en-GB"/>
        </w:rPr>
      </w:pPr>
      <w:hyperlink w:anchor="_Toc130206090" w:history="1">
        <w:r w:rsidR="009B231A" w:rsidRPr="008D343B">
          <w:rPr>
            <w:rStyle w:val="Hyperlink"/>
          </w:rPr>
          <w:t>5.5 SƠ ĐỒ HOẠT ĐỘNG “QUẢN LÝ SÁCH”</w:t>
        </w:r>
        <w:r w:rsidR="009B231A">
          <w:rPr>
            <w:webHidden/>
          </w:rPr>
          <w:tab/>
        </w:r>
        <w:r w:rsidR="009B231A">
          <w:rPr>
            <w:webHidden/>
          </w:rPr>
          <w:fldChar w:fldCharType="begin"/>
        </w:r>
        <w:r w:rsidR="009B231A">
          <w:rPr>
            <w:webHidden/>
          </w:rPr>
          <w:instrText xml:space="preserve"> PAGEREF _Toc130206090 \h </w:instrText>
        </w:r>
        <w:r w:rsidR="009B231A">
          <w:rPr>
            <w:webHidden/>
          </w:rPr>
        </w:r>
        <w:r w:rsidR="009B231A">
          <w:rPr>
            <w:webHidden/>
          </w:rPr>
          <w:fldChar w:fldCharType="separate"/>
        </w:r>
        <w:r w:rsidR="00483B09">
          <w:rPr>
            <w:webHidden/>
          </w:rPr>
          <w:t>51</w:t>
        </w:r>
        <w:r w:rsidR="009B231A">
          <w:rPr>
            <w:webHidden/>
          </w:rPr>
          <w:fldChar w:fldCharType="end"/>
        </w:r>
      </w:hyperlink>
    </w:p>
    <w:p w14:paraId="42AD9FBD" w14:textId="363D1D91" w:rsidR="009B231A" w:rsidRDefault="00881116">
      <w:pPr>
        <w:pStyle w:val="TOC2"/>
        <w:rPr>
          <w:rFonts w:asciiTheme="minorHAnsi" w:hAnsiTheme="minorHAnsi" w:cstheme="minorBidi"/>
          <w:b w:val="0"/>
          <w:sz w:val="22"/>
          <w:szCs w:val="22"/>
          <w:lang w:val="en-GB"/>
        </w:rPr>
      </w:pPr>
      <w:hyperlink w:anchor="_Toc130206091" w:history="1">
        <w:r w:rsidR="009B231A" w:rsidRPr="008D343B">
          <w:rPr>
            <w:rStyle w:val="Hyperlink"/>
          </w:rPr>
          <w:t>5.6 SƠ ĐỒ HOẠT ĐỘNG “QUẢN LÝ TÀI KHOẢN CÁ NHÂN”</w:t>
        </w:r>
        <w:r w:rsidR="009B231A">
          <w:rPr>
            <w:webHidden/>
          </w:rPr>
          <w:tab/>
        </w:r>
        <w:r w:rsidR="009B231A">
          <w:rPr>
            <w:webHidden/>
          </w:rPr>
          <w:fldChar w:fldCharType="begin"/>
        </w:r>
        <w:r w:rsidR="009B231A">
          <w:rPr>
            <w:webHidden/>
          </w:rPr>
          <w:instrText xml:space="preserve"> PAGEREF _Toc130206091 \h </w:instrText>
        </w:r>
        <w:r w:rsidR="009B231A">
          <w:rPr>
            <w:webHidden/>
          </w:rPr>
        </w:r>
        <w:r w:rsidR="009B231A">
          <w:rPr>
            <w:webHidden/>
          </w:rPr>
          <w:fldChar w:fldCharType="separate"/>
        </w:r>
        <w:r w:rsidR="00483B09">
          <w:rPr>
            <w:webHidden/>
          </w:rPr>
          <w:t>52</w:t>
        </w:r>
        <w:r w:rsidR="009B231A">
          <w:rPr>
            <w:webHidden/>
          </w:rPr>
          <w:fldChar w:fldCharType="end"/>
        </w:r>
      </w:hyperlink>
    </w:p>
    <w:p w14:paraId="19D5EA8E" w14:textId="6E1EB8DE" w:rsidR="009B231A" w:rsidRDefault="00881116">
      <w:pPr>
        <w:pStyle w:val="TOC2"/>
        <w:rPr>
          <w:rFonts w:asciiTheme="minorHAnsi" w:hAnsiTheme="minorHAnsi" w:cstheme="minorBidi"/>
          <w:b w:val="0"/>
          <w:sz w:val="22"/>
          <w:szCs w:val="22"/>
          <w:lang w:val="en-GB"/>
        </w:rPr>
      </w:pPr>
      <w:hyperlink w:anchor="_Toc130206092" w:history="1">
        <w:r w:rsidR="009B231A" w:rsidRPr="008D343B">
          <w:rPr>
            <w:rStyle w:val="Hyperlink"/>
          </w:rPr>
          <w:t>5.7 SƠ ĐỒ HOẠT ĐỘNG “QUÊN MẬT KHẨU”</w:t>
        </w:r>
        <w:r w:rsidR="009B231A">
          <w:rPr>
            <w:webHidden/>
          </w:rPr>
          <w:tab/>
        </w:r>
        <w:r w:rsidR="009B231A">
          <w:rPr>
            <w:webHidden/>
          </w:rPr>
          <w:fldChar w:fldCharType="begin"/>
        </w:r>
        <w:r w:rsidR="009B231A">
          <w:rPr>
            <w:webHidden/>
          </w:rPr>
          <w:instrText xml:space="preserve"> PAGEREF _Toc130206092 \h </w:instrText>
        </w:r>
        <w:r w:rsidR="009B231A">
          <w:rPr>
            <w:webHidden/>
          </w:rPr>
        </w:r>
        <w:r w:rsidR="009B231A">
          <w:rPr>
            <w:webHidden/>
          </w:rPr>
          <w:fldChar w:fldCharType="separate"/>
        </w:r>
        <w:r w:rsidR="00483B09">
          <w:rPr>
            <w:webHidden/>
          </w:rPr>
          <w:t>53</w:t>
        </w:r>
        <w:r w:rsidR="009B231A">
          <w:rPr>
            <w:webHidden/>
          </w:rPr>
          <w:fldChar w:fldCharType="end"/>
        </w:r>
      </w:hyperlink>
    </w:p>
    <w:p w14:paraId="3E941BB5" w14:textId="41F70C61" w:rsidR="009B231A" w:rsidRDefault="00881116">
      <w:pPr>
        <w:pStyle w:val="TOC2"/>
        <w:rPr>
          <w:rFonts w:asciiTheme="minorHAnsi" w:hAnsiTheme="minorHAnsi" w:cstheme="minorBidi"/>
          <w:b w:val="0"/>
          <w:sz w:val="22"/>
          <w:szCs w:val="22"/>
          <w:lang w:val="en-GB"/>
        </w:rPr>
      </w:pPr>
      <w:hyperlink w:anchor="_Toc130206093" w:history="1">
        <w:r w:rsidR="009B231A" w:rsidRPr="008D343B">
          <w:rPr>
            <w:rStyle w:val="Hyperlink"/>
          </w:rPr>
          <w:t>5.8 SƠ ĐỒ HOẠT ĐỘNG “”</w:t>
        </w:r>
        <w:r w:rsidR="009B231A">
          <w:rPr>
            <w:webHidden/>
          </w:rPr>
          <w:tab/>
        </w:r>
        <w:r w:rsidR="009B231A">
          <w:rPr>
            <w:webHidden/>
          </w:rPr>
          <w:fldChar w:fldCharType="begin"/>
        </w:r>
        <w:r w:rsidR="009B231A">
          <w:rPr>
            <w:webHidden/>
          </w:rPr>
          <w:instrText xml:space="preserve"> PAGEREF _Toc130206093 \h </w:instrText>
        </w:r>
        <w:r w:rsidR="009B231A">
          <w:rPr>
            <w:webHidden/>
          </w:rPr>
        </w:r>
        <w:r w:rsidR="009B231A">
          <w:rPr>
            <w:webHidden/>
          </w:rPr>
          <w:fldChar w:fldCharType="separate"/>
        </w:r>
        <w:r w:rsidR="00483B09">
          <w:rPr>
            <w:webHidden/>
          </w:rPr>
          <w:t>54</w:t>
        </w:r>
        <w:r w:rsidR="009B231A">
          <w:rPr>
            <w:webHidden/>
          </w:rPr>
          <w:fldChar w:fldCharType="end"/>
        </w:r>
      </w:hyperlink>
    </w:p>
    <w:p w14:paraId="52F7CB97" w14:textId="2541AE31" w:rsidR="009B231A" w:rsidRDefault="00881116">
      <w:pPr>
        <w:pStyle w:val="TOC2"/>
        <w:rPr>
          <w:rFonts w:asciiTheme="minorHAnsi" w:hAnsiTheme="minorHAnsi" w:cstheme="minorBidi"/>
          <w:b w:val="0"/>
          <w:sz w:val="22"/>
          <w:szCs w:val="22"/>
          <w:lang w:val="en-GB"/>
        </w:rPr>
      </w:pPr>
      <w:hyperlink w:anchor="_Toc130206094" w:history="1">
        <w:r w:rsidR="009B231A" w:rsidRPr="008D343B">
          <w:rPr>
            <w:rStyle w:val="Hyperlink"/>
          </w:rPr>
          <w:t>5.9 SƠ ĐỒ HOẠT ĐỘNG “”</w:t>
        </w:r>
        <w:r w:rsidR="009B231A">
          <w:rPr>
            <w:webHidden/>
          </w:rPr>
          <w:tab/>
        </w:r>
        <w:r w:rsidR="009B231A">
          <w:rPr>
            <w:webHidden/>
          </w:rPr>
          <w:fldChar w:fldCharType="begin"/>
        </w:r>
        <w:r w:rsidR="009B231A">
          <w:rPr>
            <w:webHidden/>
          </w:rPr>
          <w:instrText xml:space="preserve"> PAGEREF _Toc130206094 \h </w:instrText>
        </w:r>
        <w:r w:rsidR="009B231A">
          <w:rPr>
            <w:webHidden/>
          </w:rPr>
        </w:r>
        <w:r w:rsidR="009B231A">
          <w:rPr>
            <w:webHidden/>
          </w:rPr>
          <w:fldChar w:fldCharType="separate"/>
        </w:r>
        <w:r w:rsidR="00483B09">
          <w:rPr>
            <w:webHidden/>
          </w:rPr>
          <w:t>54</w:t>
        </w:r>
        <w:r w:rsidR="009B231A">
          <w:rPr>
            <w:webHidden/>
          </w:rPr>
          <w:fldChar w:fldCharType="end"/>
        </w:r>
      </w:hyperlink>
    </w:p>
    <w:p w14:paraId="074A3BB9" w14:textId="7F9AFDD3" w:rsidR="009B231A" w:rsidRDefault="00881116">
      <w:pPr>
        <w:pStyle w:val="TOC2"/>
        <w:rPr>
          <w:rFonts w:asciiTheme="minorHAnsi" w:hAnsiTheme="minorHAnsi" w:cstheme="minorBidi"/>
          <w:b w:val="0"/>
          <w:sz w:val="22"/>
          <w:szCs w:val="22"/>
          <w:lang w:val="en-GB"/>
        </w:rPr>
      </w:pPr>
      <w:hyperlink w:anchor="_Toc130206095" w:history="1">
        <w:r w:rsidR="009B231A" w:rsidRPr="008D343B">
          <w:rPr>
            <w:rStyle w:val="Hyperlink"/>
          </w:rPr>
          <w:t>5.10 SƠ ĐỒ HOẠT ĐỘNG “”</w:t>
        </w:r>
        <w:r w:rsidR="009B231A">
          <w:rPr>
            <w:webHidden/>
          </w:rPr>
          <w:tab/>
        </w:r>
        <w:r w:rsidR="009B231A">
          <w:rPr>
            <w:webHidden/>
          </w:rPr>
          <w:fldChar w:fldCharType="begin"/>
        </w:r>
        <w:r w:rsidR="009B231A">
          <w:rPr>
            <w:webHidden/>
          </w:rPr>
          <w:instrText xml:space="preserve"> PAGEREF _Toc130206095 \h </w:instrText>
        </w:r>
        <w:r w:rsidR="009B231A">
          <w:rPr>
            <w:webHidden/>
          </w:rPr>
        </w:r>
        <w:r w:rsidR="009B231A">
          <w:rPr>
            <w:webHidden/>
          </w:rPr>
          <w:fldChar w:fldCharType="separate"/>
        </w:r>
        <w:r w:rsidR="00483B09">
          <w:rPr>
            <w:webHidden/>
          </w:rPr>
          <w:t>54</w:t>
        </w:r>
        <w:r w:rsidR="009B231A">
          <w:rPr>
            <w:webHidden/>
          </w:rPr>
          <w:fldChar w:fldCharType="end"/>
        </w:r>
      </w:hyperlink>
    </w:p>
    <w:p w14:paraId="45E1CFD8" w14:textId="7BDA7C82" w:rsidR="009B231A" w:rsidRDefault="00881116">
      <w:pPr>
        <w:pStyle w:val="TOC1"/>
        <w:tabs>
          <w:tab w:val="right" w:leader="dot" w:pos="8777"/>
        </w:tabs>
        <w:rPr>
          <w:rFonts w:asciiTheme="minorHAnsi" w:hAnsiTheme="minorHAnsi"/>
          <w:b w:val="0"/>
          <w:noProof/>
          <w:sz w:val="22"/>
        </w:rPr>
      </w:pPr>
      <w:hyperlink w:anchor="_Toc130206096" w:history="1">
        <w:r w:rsidR="009B231A" w:rsidRPr="008D343B">
          <w:rPr>
            <w:rStyle w:val="Hyperlink"/>
            <w:rFonts w:cs="Times New Roman"/>
            <w:bCs/>
            <w:noProof/>
            <w:lang w:val="en-US"/>
          </w:rPr>
          <w:t>CHƯƠNG 6: TỔNG KẾT</w:t>
        </w:r>
        <w:r w:rsidR="009B231A">
          <w:rPr>
            <w:noProof/>
            <w:webHidden/>
          </w:rPr>
          <w:tab/>
        </w:r>
        <w:r w:rsidR="009B231A">
          <w:rPr>
            <w:noProof/>
            <w:webHidden/>
          </w:rPr>
          <w:fldChar w:fldCharType="begin"/>
        </w:r>
        <w:r w:rsidR="009B231A">
          <w:rPr>
            <w:noProof/>
            <w:webHidden/>
          </w:rPr>
          <w:instrText xml:space="preserve"> PAGEREF _Toc130206096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02EF6EAF" w14:textId="59D5C69A" w:rsidR="009B231A" w:rsidRDefault="00881116">
      <w:pPr>
        <w:pStyle w:val="TOC2"/>
        <w:rPr>
          <w:rFonts w:asciiTheme="minorHAnsi" w:hAnsiTheme="minorHAnsi" w:cstheme="minorBidi"/>
          <w:b w:val="0"/>
          <w:sz w:val="22"/>
          <w:szCs w:val="22"/>
          <w:lang w:val="en-GB"/>
        </w:rPr>
      </w:pPr>
      <w:hyperlink w:anchor="_Toc130206097" w:history="1">
        <w:r w:rsidR="009B231A" w:rsidRPr="008D343B">
          <w:rPr>
            <w:rStyle w:val="Hyperlink"/>
          </w:rPr>
          <w:t>6.1 KẾT QUẢ ĐẠT ĐƯỢC</w:t>
        </w:r>
        <w:r w:rsidR="009B231A">
          <w:rPr>
            <w:webHidden/>
          </w:rPr>
          <w:tab/>
        </w:r>
        <w:r w:rsidR="009B231A">
          <w:rPr>
            <w:webHidden/>
          </w:rPr>
          <w:fldChar w:fldCharType="begin"/>
        </w:r>
        <w:r w:rsidR="009B231A">
          <w:rPr>
            <w:webHidden/>
          </w:rPr>
          <w:instrText xml:space="preserve"> PAGEREF _Toc130206097 \h </w:instrText>
        </w:r>
        <w:r w:rsidR="009B231A">
          <w:rPr>
            <w:webHidden/>
          </w:rPr>
        </w:r>
        <w:r w:rsidR="009B231A">
          <w:rPr>
            <w:webHidden/>
          </w:rPr>
          <w:fldChar w:fldCharType="separate"/>
        </w:r>
        <w:r w:rsidR="00483B09">
          <w:rPr>
            <w:webHidden/>
          </w:rPr>
          <w:t>55</w:t>
        </w:r>
        <w:r w:rsidR="009B231A">
          <w:rPr>
            <w:webHidden/>
          </w:rPr>
          <w:fldChar w:fldCharType="end"/>
        </w:r>
      </w:hyperlink>
    </w:p>
    <w:p w14:paraId="3675E18D" w14:textId="632D1706" w:rsidR="009B231A" w:rsidRDefault="00881116">
      <w:pPr>
        <w:pStyle w:val="TOC3"/>
        <w:tabs>
          <w:tab w:val="right" w:leader="dot" w:pos="8777"/>
        </w:tabs>
        <w:rPr>
          <w:rFonts w:asciiTheme="minorHAnsi" w:hAnsiTheme="minorHAnsi"/>
          <w:b w:val="0"/>
          <w:noProof/>
          <w:sz w:val="22"/>
        </w:rPr>
      </w:pPr>
      <w:hyperlink w:anchor="_Toc130206098" w:history="1">
        <w:r w:rsidR="009B231A" w:rsidRPr="008D343B">
          <w:rPr>
            <w:rStyle w:val="Hyperlink"/>
            <w:noProof/>
          </w:rPr>
          <w:t>6.1.1 Về kiến thức</w:t>
        </w:r>
        <w:r w:rsidR="009B231A">
          <w:rPr>
            <w:noProof/>
            <w:webHidden/>
          </w:rPr>
          <w:tab/>
        </w:r>
        <w:r w:rsidR="009B231A">
          <w:rPr>
            <w:noProof/>
            <w:webHidden/>
          </w:rPr>
          <w:fldChar w:fldCharType="begin"/>
        </w:r>
        <w:r w:rsidR="009B231A">
          <w:rPr>
            <w:noProof/>
            <w:webHidden/>
          </w:rPr>
          <w:instrText xml:space="preserve"> PAGEREF _Toc130206098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635ABDFB" w14:textId="4F7D6BFB" w:rsidR="009B231A" w:rsidRDefault="00881116">
      <w:pPr>
        <w:pStyle w:val="TOC3"/>
        <w:tabs>
          <w:tab w:val="right" w:leader="dot" w:pos="8777"/>
        </w:tabs>
        <w:rPr>
          <w:rFonts w:asciiTheme="minorHAnsi" w:hAnsiTheme="minorHAnsi"/>
          <w:b w:val="0"/>
          <w:noProof/>
          <w:sz w:val="22"/>
        </w:rPr>
      </w:pPr>
      <w:hyperlink w:anchor="_Toc130206099" w:history="1">
        <w:r w:rsidR="009B231A" w:rsidRPr="008D343B">
          <w:rPr>
            <w:rStyle w:val="Hyperlink"/>
            <w:noProof/>
          </w:rPr>
          <w:t>6.1.2 Về kỹ năng</w:t>
        </w:r>
        <w:r w:rsidR="009B231A">
          <w:rPr>
            <w:noProof/>
            <w:webHidden/>
          </w:rPr>
          <w:tab/>
        </w:r>
        <w:r w:rsidR="009B231A">
          <w:rPr>
            <w:noProof/>
            <w:webHidden/>
          </w:rPr>
          <w:fldChar w:fldCharType="begin"/>
        </w:r>
        <w:r w:rsidR="009B231A">
          <w:rPr>
            <w:noProof/>
            <w:webHidden/>
          </w:rPr>
          <w:instrText xml:space="preserve"> PAGEREF _Toc130206099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2B373C46" w14:textId="52ACDD05" w:rsidR="009B231A" w:rsidRDefault="00881116">
      <w:pPr>
        <w:pStyle w:val="TOC3"/>
        <w:tabs>
          <w:tab w:val="right" w:leader="dot" w:pos="8777"/>
        </w:tabs>
        <w:rPr>
          <w:rFonts w:asciiTheme="minorHAnsi" w:hAnsiTheme="minorHAnsi"/>
          <w:b w:val="0"/>
          <w:noProof/>
          <w:sz w:val="22"/>
        </w:rPr>
      </w:pPr>
      <w:hyperlink w:anchor="_Toc130206100" w:history="1">
        <w:r w:rsidR="009B231A" w:rsidRPr="008D343B">
          <w:rPr>
            <w:rStyle w:val="Hyperlink"/>
            <w:noProof/>
          </w:rPr>
          <w:t>6.1.3 Về thái độ</w:t>
        </w:r>
        <w:r w:rsidR="009B231A">
          <w:rPr>
            <w:noProof/>
            <w:webHidden/>
          </w:rPr>
          <w:tab/>
        </w:r>
        <w:r w:rsidR="009B231A">
          <w:rPr>
            <w:noProof/>
            <w:webHidden/>
          </w:rPr>
          <w:fldChar w:fldCharType="begin"/>
        </w:r>
        <w:r w:rsidR="009B231A">
          <w:rPr>
            <w:noProof/>
            <w:webHidden/>
          </w:rPr>
          <w:instrText xml:space="preserve"> PAGEREF _Toc130206100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0110071A" w14:textId="61C5C0A6" w:rsidR="009B231A" w:rsidRDefault="00881116">
      <w:pPr>
        <w:pStyle w:val="TOC2"/>
        <w:rPr>
          <w:rFonts w:asciiTheme="minorHAnsi" w:hAnsiTheme="minorHAnsi" w:cstheme="minorBidi"/>
          <w:b w:val="0"/>
          <w:sz w:val="22"/>
          <w:szCs w:val="22"/>
          <w:lang w:val="en-GB"/>
        </w:rPr>
      </w:pPr>
      <w:hyperlink w:anchor="_Toc130206101" w:history="1">
        <w:r w:rsidR="009B231A" w:rsidRPr="008D343B">
          <w:rPr>
            <w:rStyle w:val="Hyperlink"/>
          </w:rPr>
          <w:t>6.2 NHỮNG HẠN CHẾ</w:t>
        </w:r>
        <w:r w:rsidR="009B231A">
          <w:rPr>
            <w:webHidden/>
          </w:rPr>
          <w:tab/>
        </w:r>
        <w:r w:rsidR="009B231A">
          <w:rPr>
            <w:webHidden/>
          </w:rPr>
          <w:fldChar w:fldCharType="begin"/>
        </w:r>
        <w:r w:rsidR="009B231A">
          <w:rPr>
            <w:webHidden/>
          </w:rPr>
          <w:instrText xml:space="preserve"> PAGEREF _Toc130206101 \h </w:instrText>
        </w:r>
        <w:r w:rsidR="009B231A">
          <w:rPr>
            <w:webHidden/>
          </w:rPr>
        </w:r>
        <w:r w:rsidR="009B231A">
          <w:rPr>
            <w:webHidden/>
          </w:rPr>
          <w:fldChar w:fldCharType="separate"/>
        </w:r>
        <w:r w:rsidR="00483B09">
          <w:rPr>
            <w:webHidden/>
          </w:rPr>
          <w:t>56</w:t>
        </w:r>
        <w:r w:rsidR="009B231A">
          <w:rPr>
            <w:webHidden/>
          </w:rPr>
          <w:fldChar w:fldCharType="end"/>
        </w:r>
      </w:hyperlink>
    </w:p>
    <w:p w14:paraId="5EED105D" w14:textId="14722E99" w:rsidR="009B231A" w:rsidRDefault="00881116">
      <w:pPr>
        <w:pStyle w:val="TOC1"/>
        <w:tabs>
          <w:tab w:val="right" w:leader="dot" w:pos="8777"/>
        </w:tabs>
        <w:rPr>
          <w:rFonts w:asciiTheme="minorHAnsi" w:hAnsiTheme="minorHAnsi"/>
          <w:b w:val="0"/>
          <w:noProof/>
          <w:sz w:val="22"/>
        </w:rPr>
      </w:pPr>
      <w:hyperlink w:anchor="_Toc130206102" w:history="1">
        <w:r w:rsidR="009B231A" w:rsidRPr="008D343B">
          <w:rPr>
            <w:rStyle w:val="Hyperlink"/>
            <w:rFonts w:cs="Times New Roman"/>
            <w:bCs/>
            <w:noProof/>
            <w:lang w:val="en-US"/>
          </w:rPr>
          <w:t>TÀI LIỆU THAM KHẢO</w:t>
        </w:r>
        <w:r w:rsidR="009B231A">
          <w:rPr>
            <w:noProof/>
            <w:webHidden/>
          </w:rPr>
          <w:tab/>
        </w:r>
        <w:r w:rsidR="009B231A">
          <w:rPr>
            <w:noProof/>
            <w:webHidden/>
          </w:rPr>
          <w:fldChar w:fldCharType="begin"/>
        </w:r>
        <w:r w:rsidR="009B231A">
          <w:rPr>
            <w:noProof/>
            <w:webHidden/>
          </w:rPr>
          <w:instrText xml:space="preserve"> PAGEREF _Toc130206102 \h </w:instrText>
        </w:r>
        <w:r w:rsidR="009B231A">
          <w:rPr>
            <w:noProof/>
            <w:webHidden/>
          </w:rPr>
        </w:r>
        <w:r w:rsidR="009B231A">
          <w:rPr>
            <w:noProof/>
            <w:webHidden/>
          </w:rPr>
          <w:fldChar w:fldCharType="separate"/>
        </w:r>
        <w:r w:rsidR="00483B09">
          <w:rPr>
            <w:noProof/>
            <w:webHidden/>
          </w:rPr>
          <w:t>57</w:t>
        </w:r>
        <w:r w:rsidR="009B231A">
          <w:rPr>
            <w:noProof/>
            <w:webHidden/>
          </w:rPr>
          <w:fldChar w:fldCharType="end"/>
        </w:r>
      </w:hyperlink>
    </w:p>
    <w:p w14:paraId="1686A674" w14:textId="4799A829"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515003">
      <w:pPr>
        <w:pStyle w:val="Heading1"/>
      </w:pPr>
      <w:bookmarkStart w:id="0" w:name="_Toc130206005"/>
      <w:r w:rsidRPr="00515003">
        <w:lastRenderedPageBreak/>
        <w:t>DANH MỤC HÌNH ẢNH</w:t>
      </w:r>
      <w:bookmarkEnd w:id="0"/>
    </w:p>
    <w:p w14:paraId="298BFCC5" w14:textId="45B14E07"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483B09">
        <w:rPr>
          <w:noProof/>
        </w:rPr>
        <w:t>5</w:t>
      </w:r>
      <w:r w:rsidRPr="00543B0D">
        <w:rPr>
          <w:noProof/>
        </w:rPr>
        <w:fldChar w:fldCharType="end"/>
      </w:r>
    </w:p>
    <w:p w14:paraId="7A6CD0BA" w14:textId="4D5258AE"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483B09">
        <w:rPr>
          <w:noProof/>
        </w:rPr>
        <w:t>6</w:t>
      </w:r>
      <w:r w:rsidRPr="00543B0D">
        <w:rPr>
          <w:noProof/>
        </w:rPr>
        <w:fldChar w:fldCharType="end"/>
      </w:r>
    </w:p>
    <w:p w14:paraId="3B90747E" w14:textId="69CBE0B3"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483B09">
        <w:rPr>
          <w:noProof/>
        </w:rPr>
        <w:t>6</w:t>
      </w:r>
      <w:r w:rsidRPr="00543B0D">
        <w:rPr>
          <w:noProof/>
        </w:rPr>
        <w:fldChar w:fldCharType="end"/>
      </w:r>
    </w:p>
    <w:p w14:paraId="2FD1E89B" w14:textId="1632BD0A"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483B09">
        <w:rPr>
          <w:noProof/>
        </w:rPr>
        <w:t>7</w:t>
      </w:r>
      <w:r w:rsidRPr="00543B0D">
        <w:rPr>
          <w:noProof/>
        </w:rPr>
        <w:fldChar w:fldCharType="end"/>
      </w:r>
    </w:p>
    <w:p w14:paraId="22D54C31" w14:textId="755DFF79"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483B09">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515003">
      <w:pPr>
        <w:pStyle w:val="Heading1"/>
        <w:rPr>
          <w:lang w:val="en-US"/>
        </w:rPr>
      </w:pPr>
      <w:bookmarkStart w:id="1" w:name="_Toc130206006"/>
      <w:r>
        <w:rPr>
          <w:lang w:val="en-US"/>
        </w:rPr>
        <w:lastRenderedPageBreak/>
        <w:t>D</w:t>
      </w:r>
      <w:r w:rsidR="00515003">
        <w:rPr>
          <w:lang w:val="en-US"/>
        </w:rPr>
        <w:t>ANH MỤC BẢNG</w:t>
      </w:r>
      <w:bookmarkEnd w:id="1"/>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B13A56">
      <w:pPr>
        <w:pStyle w:val="Heading1"/>
        <w:rPr>
          <w:lang w:val="en-US"/>
        </w:rPr>
      </w:pPr>
      <w:bookmarkStart w:id="2" w:name="_Toc130206007"/>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824E4B">
      <w:pPr>
        <w:pStyle w:val="Heading1"/>
        <w:rPr>
          <w:lang w:val="en-US"/>
        </w:rPr>
      </w:pPr>
      <w:bookmarkStart w:id="3" w:name="_Toc130206008"/>
      <w:r>
        <w:rPr>
          <w:lang w:val="en-US"/>
        </w:rPr>
        <w:lastRenderedPageBreak/>
        <w:t>BẢNG PHÂN CÔNG CÔNG VIỆC</w:t>
      </w:r>
      <w:bookmarkEnd w:id="3"/>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1D10BF32" w:rsidR="00FE5090" w:rsidRPr="00884939" w:rsidRDefault="00AC464C" w:rsidP="00884939">
      <w:pPr>
        <w:pStyle w:val="Heading1"/>
        <w:rPr>
          <w:rFonts w:cs="Times New Roman"/>
          <w:b w:val="0"/>
          <w:bCs/>
          <w:lang w:val="en-US"/>
        </w:rPr>
      </w:pPr>
      <w:bookmarkStart w:id="4" w:name="_Toc130206009"/>
      <w:r w:rsidRPr="00884939">
        <w:rPr>
          <w:rFonts w:cs="Times New Roman"/>
          <w:bCs/>
          <w:lang w:val="en-US"/>
        </w:rPr>
        <w:t>CHƯƠNG 1: 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725DA815" w:rsidR="00670978" w:rsidRPr="00AA04B5" w:rsidRDefault="00AE067D" w:rsidP="003E6048">
      <w:pPr>
        <w:pStyle w:val="Heading2"/>
      </w:pPr>
      <w:bookmarkStart w:id="5" w:name="_Toc130206010"/>
      <w:r w:rsidRPr="00AA04B5">
        <w:t xml:space="preserve">1.1 </w:t>
      </w:r>
      <w:r w:rsidR="00AA04B5" w:rsidRPr="00AA04B5">
        <w:t>GIỚI THIỆU ĐỀ TÀI</w:t>
      </w:r>
      <w:bookmarkEnd w:id="5"/>
    </w:p>
    <w:p w14:paraId="17DB7E35" w14:textId="3B069140" w:rsidR="00CB3448" w:rsidRPr="00C602B3" w:rsidRDefault="00CB3448" w:rsidP="00C602B3">
      <w:pPr>
        <w:pStyle w:val="Heading3"/>
      </w:pPr>
      <w:bookmarkStart w:id="6" w:name="_Toc130206011"/>
      <w:r w:rsidRPr="00C602B3">
        <w:t>1.1.1 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25B99AF9" w:rsidR="00CB3448" w:rsidRPr="005F0B88" w:rsidRDefault="00FF44DD" w:rsidP="00C602B3">
      <w:pPr>
        <w:pStyle w:val="Heading3"/>
      </w:pPr>
      <w:bookmarkStart w:id="7" w:name="_Toc130206012"/>
      <w:r w:rsidRPr="005F0B88">
        <w:t>1.1.2 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5C7AF841" w14:textId="221197B9" w:rsidR="00C165FF"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28E33355" w:rsidR="008C2085" w:rsidRPr="00FA3E63" w:rsidRDefault="008C2085" w:rsidP="00A012EF">
      <w:pPr>
        <w:pStyle w:val="Contentformat"/>
        <w:rPr>
          <w:b/>
          <w:bCs/>
          <w:i/>
          <w:iCs/>
        </w:rPr>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1370CB4C" w:rsidR="00670978" w:rsidRPr="00810B0C" w:rsidRDefault="00F10484" w:rsidP="003E6048">
      <w:pPr>
        <w:pStyle w:val="Heading2"/>
      </w:pPr>
      <w:bookmarkStart w:id="8" w:name="_Toc130206013"/>
      <w:r w:rsidRPr="000D6F54">
        <w:lastRenderedPageBreak/>
        <w:t xml:space="preserve">1.2 </w:t>
      </w:r>
      <w:r w:rsidR="002825BE">
        <w:t>NHỮNG HỆ THỐNG TƯƠNG TỰ</w:t>
      </w:r>
      <w:bookmarkEnd w:id="8"/>
    </w:p>
    <w:p w14:paraId="333768B4" w14:textId="3E4CC1FA" w:rsidR="00670978" w:rsidRPr="0084336E" w:rsidRDefault="00F10484" w:rsidP="00C602B3">
      <w:pPr>
        <w:pStyle w:val="Heading3"/>
      </w:pPr>
      <w:bookmarkStart w:id="9" w:name="_Toc130206014"/>
      <w:r w:rsidRPr="005F0B88">
        <w:t>1.2.1</w:t>
      </w:r>
      <w:r w:rsidR="00C61137" w:rsidRPr="005F0B88">
        <w:t xml:space="preserve"> Một số hệ thống trong nước</w:t>
      </w:r>
      <w:bookmarkEnd w:id="9"/>
    </w:p>
    <w:p w14:paraId="6621D376" w14:textId="65FCEFAF" w:rsidR="00B2209A" w:rsidRPr="00973A26" w:rsidRDefault="00BB4471" w:rsidP="00D05869">
      <w:pPr>
        <w:pStyle w:val="Heading4"/>
      </w:pPr>
      <w:bookmarkStart w:id="10" w:name="_Toc130206015"/>
      <w:r w:rsidRPr="00973A26">
        <w:t xml:space="preserve">1.2.1.1 </w:t>
      </w:r>
      <w:r w:rsidR="0084336E"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2EE7044A"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9D6609">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79A5B3EF" w:rsidR="00325BD4" w:rsidRPr="00D05869" w:rsidRDefault="00325BD4" w:rsidP="00D05869">
      <w:pPr>
        <w:pStyle w:val="Heading4"/>
        <w:rPr>
          <w:iCs/>
        </w:rPr>
      </w:pPr>
      <w:bookmarkStart w:id="11" w:name="_Toc130206016"/>
      <w:r w:rsidRPr="00D05869">
        <w:t>1.2.1.2</w:t>
      </w:r>
      <w:r w:rsidR="00A920F2" w:rsidRPr="00D05869">
        <w:t xml:space="preserve"> 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7C08B3D6" w:rsidR="002C67CD" w:rsidRDefault="002C67CD" w:rsidP="00D05869">
      <w:pPr>
        <w:pStyle w:val="Heading4"/>
        <w:rPr>
          <w:szCs w:val="26"/>
        </w:rPr>
      </w:pPr>
      <w:bookmarkStart w:id="12" w:name="_Toc130206017"/>
      <w:r w:rsidRPr="00992667">
        <w:lastRenderedPageBreak/>
        <w:t>1.2.1.3 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5CD52C3A" w:rsidR="00520E05" w:rsidRPr="002C173F" w:rsidRDefault="00520E05" w:rsidP="00C602B3">
      <w:pPr>
        <w:pStyle w:val="Heading3"/>
      </w:pPr>
      <w:bookmarkStart w:id="13" w:name="_Toc130206018"/>
      <w:r w:rsidRPr="002C173F">
        <w:t>1.2.2 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276CD44E" w:rsidR="00670978" w:rsidRPr="00196E61" w:rsidRDefault="00325BD4" w:rsidP="003E6048">
      <w:pPr>
        <w:pStyle w:val="Heading2"/>
      </w:pPr>
      <w:bookmarkStart w:id="14" w:name="_Toc130206019"/>
      <w:r w:rsidRPr="000D6F54">
        <w:t xml:space="preserve">1.3 </w:t>
      </w:r>
      <w:r w:rsidR="003C2D8A">
        <w:t>CÁC GIAO DIỆN HỆ THỐNG CÓ SẴN</w:t>
      </w:r>
      <w:bookmarkEnd w:id="14"/>
    </w:p>
    <w:p w14:paraId="78850761" w14:textId="657BF919" w:rsidR="00A44B62" w:rsidRPr="002C173F" w:rsidRDefault="00A44B62" w:rsidP="00C602B3">
      <w:pPr>
        <w:pStyle w:val="Heading3"/>
      </w:pPr>
      <w:bookmarkStart w:id="15" w:name="_Toc130206020"/>
      <w:r w:rsidRPr="002C173F">
        <w:t>1.3.1 Giao diện một số hệ thống trong nước</w:t>
      </w:r>
      <w:bookmarkEnd w:id="15"/>
    </w:p>
    <w:p w14:paraId="601026A5" w14:textId="71298BCF" w:rsidR="00670978" w:rsidRDefault="003D32A7" w:rsidP="00D05869">
      <w:pPr>
        <w:pStyle w:val="Heading4"/>
        <w:rPr>
          <w:szCs w:val="26"/>
        </w:rPr>
      </w:pPr>
      <w:bookmarkStart w:id="16" w:name="_Toc130206021"/>
      <w:r w:rsidRPr="0087352B">
        <w:t>1.3.1.1 Giao diện website quản lý tài liệu Đại Học Cần Thơ</w:t>
      </w:r>
      <w:bookmarkEnd w:id="16"/>
    </w:p>
    <w:p w14:paraId="61E57989" w14:textId="293BE369" w:rsidR="0074640C" w:rsidRDefault="006A2FD1" w:rsidP="00A51903">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6BAD1FD4">
            <wp:extent cx="5579745" cy="2589530"/>
            <wp:effectExtent l="19050" t="19050" r="20955" b="203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27CB3842" w:rsidR="00594235" w:rsidRPr="0093165E" w:rsidRDefault="00A35430" w:rsidP="00A51903">
      <w:pPr>
        <w:pStyle w:val="Caption"/>
        <w:spacing w:before="120" w:after="120" w:line="288" w:lineRule="auto"/>
        <w:ind w:firstLine="567"/>
        <w:jc w:val="center"/>
        <w:rPr>
          <w:rFonts w:ascii="Times New Roman" w:hAnsi="Times New Roman" w:cs="Times New Roman"/>
          <w:b/>
          <w:bCs/>
          <w:color w:val="auto"/>
          <w:sz w:val="24"/>
          <w:szCs w:val="24"/>
          <w:lang w:val="en-US"/>
        </w:rPr>
      </w:pPr>
      <w:bookmarkStart w:id="17" w:name="_Toc130204706"/>
      <w:bookmarkStart w:id="18" w:name="_Toc130204911"/>
      <w:r w:rsidRPr="0093165E">
        <w:rPr>
          <w:rFonts w:ascii="Times New Roman" w:hAnsi="Times New Roman" w:cs="Times New Roman"/>
          <w:b/>
          <w:bCs/>
          <w:color w:val="auto"/>
          <w:sz w:val="24"/>
          <w:szCs w:val="24"/>
        </w:rPr>
        <w:t xml:space="preserve">Hình </w:t>
      </w:r>
      <w:r w:rsidRPr="0093165E">
        <w:rPr>
          <w:rFonts w:ascii="Times New Roman" w:hAnsi="Times New Roman" w:cs="Times New Roman"/>
          <w:b/>
          <w:bCs/>
          <w:color w:val="auto"/>
          <w:sz w:val="24"/>
          <w:szCs w:val="24"/>
        </w:rPr>
        <w:fldChar w:fldCharType="begin"/>
      </w:r>
      <w:r w:rsidRPr="0093165E">
        <w:rPr>
          <w:rFonts w:ascii="Times New Roman" w:hAnsi="Times New Roman" w:cs="Times New Roman"/>
          <w:b/>
          <w:bCs/>
          <w:color w:val="auto"/>
          <w:sz w:val="24"/>
          <w:szCs w:val="24"/>
        </w:rPr>
        <w:instrText xml:space="preserve"> SEQ Hình \* ARABIC </w:instrText>
      </w:r>
      <w:r w:rsidRPr="0093165E">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1</w:t>
      </w:r>
      <w:r w:rsidRPr="0093165E">
        <w:rPr>
          <w:rFonts w:ascii="Times New Roman" w:hAnsi="Times New Roman" w:cs="Times New Roman"/>
          <w:b/>
          <w:bCs/>
          <w:color w:val="auto"/>
          <w:sz w:val="24"/>
          <w:szCs w:val="24"/>
        </w:rPr>
        <w:fldChar w:fldCharType="end"/>
      </w:r>
      <w:r w:rsidRPr="0093165E">
        <w:rPr>
          <w:rFonts w:ascii="Times New Roman" w:hAnsi="Times New Roman" w:cs="Times New Roman"/>
          <w:b/>
          <w:bCs/>
          <w:color w:val="auto"/>
          <w:sz w:val="24"/>
          <w:szCs w:val="24"/>
        </w:rPr>
        <w:t xml:space="preserve"> Giao diện website lrc.ctu.edu.vn</w:t>
      </w:r>
      <w:bookmarkEnd w:id="17"/>
      <w:bookmarkEnd w:id="18"/>
    </w:p>
    <w:p w14:paraId="232A3339" w14:textId="77777777" w:rsidR="00BB22CC" w:rsidRPr="00BB22CC" w:rsidRDefault="00BB22CC" w:rsidP="00D05869">
      <w:pPr>
        <w:pStyle w:val="Heading4"/>
        <w:rPr>
          <w:szCs w:val="26"/>
        </w:rPr>
      </w:pPr>
      <w:bookmarkStart w:id="19" w:name="_Toc130206022"/>
      <w:r w:rsidRPr="00D314AB">
        <w:t>1.3.1.2 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679EB08D">
            <wp:extent cx="5579745" cy="2616200"/>
            <wp:effectExtent l="19050" t="19050" r="2095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56AC89AA" w:rsidR="004E32F0" w:rsidRPr="005648B6" w:rsidRDefault="00936CC2" w:rsidP="0041001F">
      <w:pPr>
        <w:pStyle w:val="Caption"/>
        <w:spacing w:before="120" w:after="120" w:line="288" w:lineRule="auto"/>
        <w:jc w:val="center"/>
        <w:rPr>
          <w:rFonts w:ascii="Times New Roman" w:hAnsi="Times New Roman" w:cs="Times New Roman"/>
          <w:b/>
          <w:bCs/>
          <w:color w:val="auto"/>
          <w:sz w:val="24"/>
          <w:szCs w:val="24"/>
          <w:lang w:val="en-US"/>
          <w14:glow w14:rad="0">
            <w14:srgbClr w14:val="FF0000"/>
          </w14:glow>
        </w:rPr>
      </w:pPr>
      <w:bookmarkStart w:id="20" w:name="_Toc130204707"/>
      <w:bookmarkStart w:id="21" w:name="_Toc130204912"/>
      <w:r w:rsidRPr="005648B6">
        <w:rPr>
          <w:rFonts w:ascii="Times New Roman" w:hAnsi="Times New Roman" w:cs="Times New Roman"/>
          <w:b/>
          <w:bCs/>
          <w:color w:val="auto"/>
          <w:sz w:val="24"/>
          <w:szCs w:val="24"/>
        </w:rPr>
        <w:t xml:space="preserve">Hình </w:t>
      </w:r>
      <w:r w:rsidRPr="005648B6">
        <w:rPr>
          <w:rFonts w:ascii="Times New Roman" w:hAnsi="Times New Roman" w:cs="Times New Roman"/>
          <w:b/>
          <w:bCs/>
          <w:color w:val="auto"/>
          <w:sz w:val="24"/>
          <w:szCs w:val="24"/>
        </w:rPr>
        <w:fldChar w:fldCharType="begin"/>
      </w:r>
      <w:r w:rsidRPr="005648B6">
        <w:rPr>
          <w:rFonts w:ascii="Times New Roman" w:hAnsi="Times New Roman" w:cs="Times New Roman"/>
          <w:b/>
          <w:bCs/>
          <w:color w:val="auto"/>
          <w:sz w:val="24"/>
          <w:szCs w:val="24"/>
        </w:rPr>
        <w:instrText xml:space="preserve"> SEQ Hình \* ARABIC </w:instrText>
      </w:r>
      <w:r w:rsidRPr="005648B6">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2</w:t>
      </w:r>
      <w:r w:rsidRPr="005648B6">
        <w:rPr>
          <w:rFonts w:ascii="Times New Roman" w:hAnsi="Times New Roman" w:cs="Times New Roman"/>
          <w:b/>
          <w:bCs/>
          <w:color w:val="auto"/>
          <w:sz w:val="24"/>
          <w:szCs w:val="24"/>
        </w:rPr>
        <w:fldChar w:fldCharType="end"/>
      </w:r>
      <w:r w:rsidRPr="005648B6">
        <w:rPr>
          <w:rFonts w:ascii="Times New Roman" w:hAnsi="Times New Roman" w:cs="Times New Roman"/>
          <w:b/>
          <w:bCs/>
          <w:color w:val="auto"/>
          <w:sz w:val="24"/>
          <w:szCs w:val="24"/>
        </w:rPr>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5344D621" w:rsidR="00356E90" w:rsidRDefault="0057274C" w:rsidP="00D05869">
      <w:pPr>
        <w:pStyle w:val="Heading4"/>
        <w:rPr>
          <w:szCs w:val="26"/>
        </w:rPr>
      </w:pPr>
      <w:bookmarkStart w:id="22" w:name="_Toc130206023"/>
      <w:r w:rsidRPr="0003707D">
        <w:t>1.3.1.3 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47786B5B">
            <wp:extent cx="5579745" cy="2614930"/>
            <wp:effectExtent l="19050" t="19050" r="20955"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77C70AE4" w:rsidR="00693D4F" w:rsidRPr="001725A3" w:rsidRDefault="001725A3" w:rsidP="00560CA0">
      <w:pPr>
        <w:pStyle w:val="Caption"/>
        <w:spacing w:before="120" w:after="120" w:line="288" w:lineRule="auto"/>
        <w:jc w:val="center"/>
        <w:rPr>
          <w:rFonts w:ascii="Times New Roman" w:hAnsi="Times New Roman" w:cs="Times New Roman"/>
          <w:b/>
          <w:bCs/>
          <w:color w:val="auto"/>
          <w:sz w:val="36"/>
          <w:szCs w:val="36"/>
          <w:lang w:val="en-US"/>
        </w:rPr>
      </w:pPr>
      <w:bookmarkStart w:id="23" w:name="_Toc130204708"/>
      <w:bookmarkStart w:id="24" w:name="_Toc130204913"/>
      <w:r w:rsidRPr="001725A3">
        <w:rPr>
          <w:rFonts w:ascii="Times New Roman" w:hAnsi="Times New Roman" w:cs="Times New Roman"/>
          <w:b/>
          <w:bCs/>
          <w:color w:val="auto"/>
          <w:sz w:val="24"/>
          <w:szCs w:val="24"/>
        </w:rPr>
        <w:t xml:space="preserve">Hình </w:t>
      </w:r>
      <w:r w:rsidRPr="001725A3">
        <w:rPr>
          <w:rFonts w:ascii="Times New Roman" w:hAnsi="Times New Roman" w:cs="Times New Roman"/>
          <w:b/>
          <w:bCs/>
          <w:color w:val="auto"/>
          <w:sz w:val="24"/>
          <w:szCs w:val="24"/>
        </w:rPr>
        <w:fldChar w:fldCharType="begin"/>
      </w:r>
      <w:r w:rsidRPr="001725A3">
        <w:rPr>
          <w:rFonts w:ascii="Times New Roman" w:hAnsi="Times New Roman" w:cs="Times New Roman"/>
          <w:b/>
          <w:bCs/>
          <w:color w:val="auto"/>
          <w:sz w:val="24"/>
          <w:szCs w:val="24"/>
        </w:rPr>
        <w:instrText xml:space="preserve"> SEQ Hình \* ARABIC </w:instrText>
      </w:r>
      <w:r w:rsidRPr="001725A3">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3</w:t>
      </w:r>
      <w:r w:rsidRPr="001725A3">
        <w:rPr>
          <w:rFonts w:ascii="Times New Roman" w:hAnsi="Times New Roman" w:cs="Times New Roman"/>
          <w:b/>
          <w:bCs/>
          <w:color w:val="auto"/>
          <w:sz w:val="24"/>
          <w:szCs w:val="24"/>
        </w:rPr>
        <w:fldChar w:fldCharType="end"/>
      </w:r>
      <w:r w:rsidRPr="001725A3">
        <w:rPr>
          <w:rFonts w:ascii="Times New Roman" w:hAnsi="Times New Roman" w:cs="Times New Roman"/>
          <w:b/>
          <w:bCs/>
          <w:color w:val="auto"/>
          <w:sz w:val="24"/>
          <w:szCs w:val="24"/>
        </w:rPr>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6A77DBA" w:rsidR="00A44B62" w:rsidRPr="002C173F" w:rsidRDefault="00B7235E" w:rsidP="00C602B3">
      <w:pPr>
        <w:pStyle w:val="Heading3"/>
      </w:pPr>
      <w:bookmarkStart w:id="25" w:name="_Toc130206024"/>
      <w:r w:rsidRPr="002C173F">
        <w:t>1.3.2 Giao diện một số hệ thống ngoài nước</w:t>
      </w:r>
      <w:bookmarkEnd w:id="25"/>
    </w:p>
    <w:p w14:paraId="26EB52C3" w14:textId="77777777" w:rsidR="00C15D93" w:rsidRPr="00C15D93" w:rsidRDefault="00C15D93" w:rsidP="00D05869">
      <w:pPr>
        <w:pStyle w:val="Heading4"/>
        <w:rPr>
          <w:szCs w:val="26"/>
        </w:rPr>
      </w:pPr>
      <w:bookmarkStart w:id="26" w:name="_Toc130206025"/>
      <w:r w:rsidRPr="00C15D93">
        <w:t>1.3.2.1 Giao diện website nguồn học liệu mở của Học viện Công nghệ Massachusetts - MIT Open Course Ware</w:t>
      </w:r>
      <w:bookmarkEnd w:id="26"/>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735F6D7C">
            <wp:extent cx="5579745" cy="20777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66E329E1" w:rsidR="00595167" w:rsidRPr="006C212A" w:rsidRDefault="006C212A" w:rsidP="003B24AC">
      <w:pPr>
        <w:pStyle w:val="Caption"/>
        <w:spacing w:before="120" w:after="120" w:line="288" w:lineRule="auto"/>
        <w:jc w:val="center"/>
        <w:rPr>
          <w:rFonts w:ascii="Times New Roman" w:hAnsi="Times New Roman" w:cs="Times New Roman"/>
          <w:b/>
          <w:bCs/>
          <w:color w:val="auto"/>
          <w:sz w:val="36"/>
          <w:szCs w:val="36"/>
          <w:lang w:val="en-US"/>
        </w:rPr>
      </w:pPr>
      <w:bookmarkStart w:id="27" w:name="_Toc130204709"/>
      <w:bookmarkStart w:id="28" w:name="_Toc130204914"/>
      <w:r w:rsidRPr="006C212A">
        <w:rPr>
          <w:rFonts w:ascii="Times New Roman" w:hAnsi="Times New Roman" w:cs="Times New Roman"/>
          <w:b/>
          <w:bCs/>
          <w:color w:val="auto"/>
          <w:sz w:val="24"/>
          <w:szCs w:val="24"/>
        </w:rPr>
        <w:t xml:space="preserve">Hình </w:t>
      </w:r>
      <w:r w:rsidRPr="006C212A">
        <w:rPr>
          <w:rFonts w:ascii="Times New Roman" w:hAnsi="Times New Roman" w:cs="Times New Roman"/>
          <w:b/>
          <w:bCs/>
          <w:color w:val="auto"/>
          <w:sz w:val="24"/>
          <w:szCs w:val="24"/>
        </w:rPr>
        <w:fldChar w:fldCharType="begin"/>
      </w:r>
      <w:r w:rsidRPr="006C212A">
        <w:rPr>
          <w:rFonts w:ascii="Times New Roman" w:hAnsi="Times New Roman" w:cs="Times New Roman"/>
          <w:b/>
          <w:bCs/>
          <w:color w:val="auto"/>
          <w:sz w:val="24"/>
          <w:szCs w:val="24"/>
        </w:rPr>
        <w:instrText xml:space="preserve"> SEQ Hình \* ARABIC </w:instrText>
      </w:r>
      <w:r w:rsidRPr="006C212A">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4</w:t>
      </w:r>
      <w:r w:rsidRPr="006C212A">
        <w:rPr>
          <w:rFonts w:ascii="Times New Roman" w:hAnsi="Times New Roman" w:cs="Times New Roman"/>
          <w:b/>
          <w:bCs/>
          <w:color w:val="auto"/>
          <w:sz w:val="24"/>
          <w:szCs w:val="24"/>
        </w:rPr>
        <w:fldChar w:fldCharType="end"/>
      </w:r>
      <w:r w:rsidRPr="006C212A">
        <w:rPr>
          <w:rFonts w:ascii="Times New Roman" w:hAnsi="Times New Roman" w:cs="Times New Roman"/>
          <w:b/>
          <w:bCs/>
          <w:color w:val="auto"/>
          <w:sz w:val="24"/>
          <w:szCs w:val="24"/>
        </w:rPr>
        <w:t xml:space="preserve"> Giao diện website ocw.mit.edu</w:t>
      </w:r>
      <w:bookmarkEnd w:id="27"/>
      <w:bookmarkEnd w:id="28"/>
    </w:p>
    <w:p w14:paraId="28912A03" w14:textId="059F2F0E" w:rsidR="00715881" w:rsidRDefault="00593C16" w:rsidP="00D05869">
      <w:pPr>
        <w:pStyle w:val="Heading4"/>
        <w:rPr>
          <w:szCs w:val="26"/>
        </w:rPr>
      </w:pPr>
      <w:bookmarkStart w:id="29" w:name="_Toc130206026"/>
      <w:r w:rsidRPr="0087371F">
        <w:t>1.3.2.2 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15AE3BEF">
            <wp:extent cx="5579745" cy="261747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7089C92D" w:rsidR="008C6C76" w:rsidRPr="0029290E" w:rsidRDefault="0029290E" w:rsidP="00244243">
      <w:pPr>
        <w:pStyle w:val="Caption"/>
        <w:spacing w:before="120" w:after="120" w:line="288" w:lineRule="auto"/>
        <w:jc w:val="center"/>
        <w:rPr>
          <w:rFonts w:ascii="Times New Roman" w:hAnsi="Times New Roman" w:cs="Times New Roman"/>
          <w:b/>
          <w:bCs/>
          <w:color w:val="auto"/>
          <w:sz w:val="36"/>
          <w:szCs w:val="36"/>
          <w:lang w:val="en-US"/>
        </w:rPr>
      </w:pPr>
      <w:bookmarkStart w:id="30" w:name="_Toc130204710"/>
      <w:bookmarkStart w:id="31" w:name="_Toc130204915"/>
      <w:r w:rsidRPr="0029290E">
        <w:rPr>
          <w:rFonts w:ascii="Times New Roman" w:hAnsi="Times New Roman" w:cs="Times New Roman"/>
          <w:b/>
          <w:bCs/>
          <w:color w:val="auto"/>
          <w:sz w:val="24"/>
          <w:szCs w:val="24"/>
        </w:rPr>
        <w:t xml:space="preserve">Hình </w:t>
      </w:r>
      <w:r w:rsidRPr="0029290E">
        <w:rPr>
          <w:rFonts w:ascii="Times New Roman" w:hAnsi="Times New Roman" w:cs="Times New Roman"/>
          <w:b/>
          <w:bCs/>
          <w:color w:val="auto"/>
          <w:sz w:val="24"/>
          <w:szCs w:val="24"/>
        </w:rPr>
        <w:fldChar w:fldCharType="begin"/>
      </w:r>
      <w:r w:rsidRPr="0029290E">
        <w:rPr>
          <w:rFonts w:ascii="Times New Roman" w:hAnsi="Times New Roman" w:cs="Times New Roman"/>
          <w:b/>
          <w:bCs/>
          <w:color w:val="auto"/>
          <w:sz w:val="24"/>
          <w:szCs w:val="24"/>
        </w:rPr>
        <w:instrText xml:space="preserve"> SEQ Hình \* ARABIC </w:instrText>
      </w:r>
      <w:r w:rsidRPr="0029290E">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5</w:t>
      </w:r>
      <w:r w:rsidRPr="0029290E">
        <w:rPr>
          <w:rFonts w:ascii="Times New Roman" w:hAnsi="Times New Roman" w:cs="Times New Roman"/>
          <w:b/>
          <w:bCs/>
          <w:color w:val="auto"/>
          <w:sz w:val="24"/>
          <w:szCs w:val="24"/>
        </w:rPr>
        <w:fldChar w:fldCharType="end"/>
      </w:r>
      <w:r w:rsidRPr="0029290E">
        <w:rPr>
          <w:rFonts w:ascii="Times New Roman" w:hAnsi="Times New Roman" w:cs="Times New Roman"/>
          <w:b/>
          <w:bCs/>
          <w:color w:val="auto"/>
          <w:sz w:val="24"/>
          <w:szCs w:val="24"/>
        </w:rPr>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764ACF19" w:rsidR="00670978" w:rsidRPr="00BA7015" w:rsidRDefault="00781C17" w:rsidP="003E6048">
      <w:pPr>
        <w:pStyle w:val="Heading2"/>
      </w:pPr>
      <w:bookmarkStart w:id="32" w:name="_Toc130206027"/>
      <w:r w:rsidRPr="000D6F54">
        <w:t xml:space="preserve">1.4 </w:t>
      </w:r>
      <w:r w:rsidR="006025C6">
        <w:t>MÔ TẢ ĐỀ TÀI</w:t>
      </w:r>
      <w:bookmarkEnd w:id="32"/>
    </w:p>
    <w:p w14:paraId="030AA0E8" w14:textId="4CAC679D" w:rsidR="00781C17" w:rsidRPr="002C173F" w:rsidRDefault="00781C17" w:rsidP="00C602B3">
      <w:pPr>
        <w:pStyle w:val="Heading3"/>
      </w:pPr>
      <w:bookmarkStart w:id="33" w:name="_Toc130206028"/>
      <w:r w:rsidRPr="002C173F">
        <w:t>1.4.1 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33C20E64" w:rsidR="00781C17" w:rsidRPr="002C173F" w:rsidRDefault="00781C17" w:rsidP="00C602B3">
      <w:pPr>
        <w:pStyle w:val="Heading3"/>
      </w:pPr>
      <w:bookmarkStart w:id="34" w:name="_Toc130206029"/>
      <w:r w:rsidRPr="002C173F">
        <w:t>1.4.2 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5456B41D" w:rsidR="00781C17" w:rsidRDefault="00781C17" w:rsidP="00C602B3">
      <w:pPr>
        <w:pStyle w:val="Heading3"/>
      </w:pPr>
      <w:bookmarkStart w:id="35" w:name="_Toc130206030"/>
      <w:r w:rsidRPr="002C173F">
        <w:t>1.4.3 Nhóm người sử dụng chính (actors)</w:t>
      </w:r>
      <w:bookmarkEnd w:id="35"/>
    </w:p>
    <w:p w14:paraId="4B2E24A2" w14:textId="35C8BE63"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77777777" w:rsidR="00304E09" w:rsidRPr="00527BBE" w:rsidRDefault="00304E09" w:rsidP="00D05869">
      <w:pPr>
        <w:pStyle w:val="Heading4"/>
        <w:rPr>
          <w:iCs/>
        </w:rPr>
      </w:pPr>
      <w:bookmarkStart w:id="36" w:name="_Toc130206031"/>
      <w:r w:rsidRPr="00527BBE">
        <w:t>1.4.3.1 Quản trị viên (super admin)</w:t>
      </w:r>
      <w:bookmarkEnd w:id="36"/>
    </w:p>
    <w:p w14:paraId="43C9FAF2" w14:textId="77777777" w:rsidR="00304E09" w:rsidRPr="00681C45" w:rsidRDefault="00304E09" w:rsidP="00146B4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146B4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59921E8" w14:textId="77777777" w:rsidR="00C01C74" w:rsidRPr="00527BBE" w:rsidRDefault="00C01C74" w:rsidP="00D05869">
      <w:pPr>
        <w:pStyle w:val="Heading4"/>
        <w:rPr>
          <w:iCs/>
        </w:rPr>
      </w:pPr>
      <w:bookmarkStart w:id="37" w:name="_Toc130206032"/>
      <w:r w:rsidRPr="00527BBE">
        <w:t>1.4.3.2 Thủ thư (Librarian)</w:t>
      </w:r>
      <w:bookmarkEnd w:id="37"/>
    </w:p>
    <w:p w14:paraId="7EB696D9"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Mô tả:</w:t>
      </w:r>
    </w:p>
    <w:p w14:paraId="3DC5ED4E" w14:textId="4607EFA2"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w:t>
      </w:r>
    </w:p>
    <w:p w14:paraId="6D2DA785"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7777777" w:rsidR="00C01C74" w:rsidRPr="00527BBE" w:rsidRDefault="00C01C74" w:rsidP="00D05869">
      <w:pPr>
        <w:pStyle w:val="Heading4"/>
        <w:rPr>
          <w:iCs/>
        </w:rPr>
      </w:pPr>
      <w:bookmarkStart w:id="38" w:name="_Toc130206033"/>
      <w:r w:rsidRPr="00527BBE">
        <w:t>1.4.3.3 Độc giả (Reader)</w:t>
      </w:r>
      <w:bookmarkEnd w:id="38"/>
    </w:p>
    <w:p w14:paraId="78EDBF3D" w14:textId="77777777"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9E02AA">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9E02AA">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7EBBE16A" w:rsidR="00670978" w:rsidRPr="005E2CD0" w:rsidRDefault="00CF4D06" w:rsidP="003E6048">
      <w:pPr>
        <w:pStyle w:val="Heading2"/>
      </w:pPr>
      <w:bookmarkStart w:id="39" w:name="_Toc130206034"/>
      <w:r w:rsidRPr="000D6F54">
        <w:t xml:space="preserve">1.5 </w:t>
      </w:r>
      <w:r w:rsidR="00293A14">
        <w:t>CÁC CHỨC NĂNG CỦA HỆ THỐNG</w:t>
      </w:r>
      <w:bookmarkEnd w:id="39"/>
    </w:p>
    <w:p w14:paraId="76104472" w14:textId="1BBB2886" w:rsidR="00CF4D06" w:rsidRPr="002C173F" w:rsidRDefault="00CF4D06" w:rsidP="00C602B3">
      <w:pPr>
        <w:pStyle w:val="Heading3"/>
      </w:pPr>
      <w:bookmarkStart w:id="40" w:name="_Toc130206035"/>
      <w:r w:rsidRPr="002C173F">
        <w:t>1.5.1 Các chức năng chung</w:t>
      </w:r>
      <w:bookmarkEnd w:id="40"/>
    </w:p>
    <w:p w14:paraId="2E1411BD" w14:textId="4B16DA6C" w:rsidR="007C1B3A" w:rsidRDefault="007C1B3A"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1AB3773" w14:textId="158E9788" w:rsidR="009D0990" w:rsidRDefault="007C5032"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57FDE5" w14:textId="77777777" w:rsidR="00FA3A6A" w:rsidRDefault="00FA3A6A" w:rsidP="00746C08">
      <w:pPr>
        <w:spacing w:before="120" w:after="120" w:line="288" w:lineRule="auto"/>
        <w:ind w:firstLine="567"/>
        <w:jc w:val="both"/>
        <w:rPr>
          <w:rFonts w:ascii="Times New Roman" w:hAnsi="Times New Roman" w:cs="Times New Roman"/>
          <w:sz w:val="26"/>
          <w:szCs w:val="26"/>
          <w:lang w:val="en-US"/>
        </w:rPr>
      </w:pPr>
    </w:p>
    <w:p w14:paraId="1A34F83C" w14:textId="065C0419" w:rsidR="00CF4D06" w:rsidRPr="002C173F" w:rsidRDefault="00CF4D06" w:rsidP="00C602B3">
      <w:pPr>
        <w:pStyle w:val="Heading3"/>
      </w:pPr>
      <w:bookmarkStart w:id="41" w:name="_Toc130206036"/>
      <w:r w:rsidRPr="002C173F">
        <w:t xml:space="preserve">1.5.2 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5A747E47" w:rsidR="00CF4D06" w:rsidRPr="002C173F" w:rsidRDefault="00CF4D06" w:rsidP="00C602B3">
      <w:pPr>
        <w:pStyle w:val="Heading3"/>
      </w:pPr>
      <w:bookmarkStart w:id="42" w:name="_Toc130206037"/>
      <w:r w:rsidRPr="002C173F">
        <w:t xml:space="preserve">1.5.3 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405DCAA2" w:rsidR="0021366C" w:rsidRDefault="0021366C" w:rsidP="00C602B3">
      <w:pPr>
        <w:pStyle w:val="Heading3"/>
        <w:rPr>
          <w:szCs w:val="26"/>
        </w:rPr>
      </w:pPr>
      <w:bookmarkStart w:id="43" w:name="_Toc130206038"/>
      <w:r w:rsidRPr="00145AA0">
        <w:t xml:space="preserve">1.5.4 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5EEBE4CA" w:rsidR="00FE5090" w:rsidRPr="00C630CC" w:rsidRDefault="00FE5090" w:rsidP="00C630CC">
      <w:pPr>
        <w:pStyle w:val="Heading1"/>
        <w:rPr>
          <w:rFonts w:cs="Times New Roman"/>
          <w:b w:val="0"/>
          <w:bCs/>
          <w:lang w:val="en-US"/>
        </w:rPr>
      </w:pPr>
      <w:bookmarkStart w:id="44" w:name="_Toc130206039"/>
      <w:r w:rsidRPr="00C630CC">
        <w:rPr>
          <w:rFonts w:cs="Times New Roman"/>
          <w:bCs/>
          <w:lang w:val="en-US"/>
        </w:rPr>
        <w:lastRenderedPageBreak/>
        <w:t>CHƯƠNG 2: 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6B5BE2A3" w:rsidR="00670978" w:rsidRPr="00423719" w:rsidRDefault="00553CBC" w:rsidP="003E6048">
      <w:pPr>
        <w:pStyle w:val="Heading2"/>
      </w:pPr>
      <w:bookmarkStart w:id="45" w:name="_Toc130206040"/>
      <w:r w:rsidRPr="000D6F54">
        <w:t xml:space="preserve">2.1 </w:t>
      </w:r>
      <w:r w:rsidR="00805819">
        <w:t>CÁC SƠ ĐỒ USE CASE TRONG HỆ THỐNG</w:t>
      </w:r>
      <w:bookmarkEnd w:id="45"/>
    </w:p>
    <w:p w14:paraId="64B73265" w14:textId="52F97F26" w:rsidR="00553CBC" w:rsidRPr="002C173F" w:rsidRDefault="00553CBC" w:rsidP="00C602B3">
      <w:pPr>
        <w:pStyle w:val="Heading3"/>
      </w:pPr>
      <w:bookmarkStart w:id="46" w:name="_Toc130206041"/>
      <w:r w:rsidRPr="002C173F">
        <w:t>2.1.1 Sơ đồ tổng quát</w:t>
      </w:r>
      <w:bookmarkEnd w:id="46"/>
    </w:p>
    <w:p w14:paraId="169A9FBC" w14:textId="6312281B"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 Hình …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4A998626" w14:textId="51E7B6E2" w:rsidR="007C3AD6" w:rsidRDefault="007C3AD6" w:rsidP="005630C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472DA0E1" w:rsidR="00670978" w:rsidRPr="00EB256F" w:rsidRDefault="00553CBC" w:rsidP="00C602B3">
      <w:pPr>
        <w:pStyle w:val="Heading3"/>
      </w:pPr>
      <w:bookmarkStart w:id="47" w:name="_Toc130206042"/>
      <w:r w:rsidRPr="002C173F">
        <w:t xml:space="preserve">2.1.2 Nhiệm vụ của </w:t>
      </w:r>
      <w:r w:rsidR="00B54893" w:rsidRPr="002C173F">
        <w:t xml:space="preserve">các </w:t>
      </w:r>
      <w:r w:rsidRPr="002C173F">
        <w:t>actor</w:t>
      </w:r>
      <w:bookmarkEnd w:id="47"/>
      <w:r w:rsidRPr="002C173F">
        <w:t xml:space="preserve"> </w:t>
      </w:r>
    </w:p>
    <w:p w14:paraId="78B838DB" w14:textId="7E9A36AA" w:rsidR="00553CBC" w:rsidRPr="00E84A4D" w:rsidRDefault="00553CBC" w:rsidP="00D05869">
      <w:pPr>
        <w:pStyle w:val="Heading4"/>
        <w:rPr>
          <w:iCs/>
        </w:rPr>
      </w:pPr>
      <w:bookmarkStart w:id="48" w:name="_Toc130206043"/>
      <w:r w:rsidRPr="00E84A4D">
        <w:t>2.1.</w:t>
      </w:r>
      <w:r w:rsidR="000123BB" w:rsidRPr="00E84A4D">
        <w:t>2.1</w:t>
      </w:r>
      <w:r w:rsidRPr="00E84A4D">
        <w:t xml:space="preserve"> Nhiệm vụ của actor “</w:t>
      </w:r>
      <w:r w:rsidR="00FC275A" w:rsidRPr="00FC275A">
        <w:t>Người chưa có tài khoản</w:t>
      </w:r>
      <w:r w:rsidRPr="00E84A4D">
        <w:t>”</w:t>
      </w:r>
      <w:bookmarkEnd w:id="48"/>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4F376AC9" w14:textId="3E3B828B" w:rsidR="00C27085" w:rsidRDefault="002C3EF0"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BF4399F" wp14:editId="0DFBEFA9">
            <wp:extent cx="5579745" cy="3051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2DBDFE2B" w:rsidR="00553CBC" w:rsidRPr="00E84A4D" w:rsidRDefault="000123BB" w:rsidP="00D05869">
      <w:pPr>
        <w:pStyle w:val="Heading4"/>
        <w:rPr>
          <w:iCs/>
        </w:rPr>
      </w:pPr>
      <w:bookmarkStart w:id="49" w:name="_Toc130206044"/>
      <w:r w:rsidRPr="00E84A4D">
        <w:t xml:space="preserve">2.1.2.2 </w:t>
      </w:r>
      <w:r w:rsidR="00553CBC" w:rsidRPr="00E84A4D">
        <w:t>Nhiệm vụ của actor “</w:t>
      </w:r>
      <w:r w:rsidR="00DF3857" w:rsidRPr="00DF3857">
        <w:t>Người có tài khoản</w:t>
      </w:r>
      <w:r w:rsidR="00553CBC" w:rsidRPr="00E84A4D">
        <w:t>”</w:t>
      </w:r>
      <w:bookmarkEnd w:id="49"/>
    </w:p>
    <w:p w14:paraId="40FE1A01" w14:textId="7D6C6BEA"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Các actor khác (độc giả, thủ thư, quản trị viên) đều thừa kế lại đầy đủ các chức năng của actor này.</w:t>
      </w:r>
    </w:p>
    <w:p w14:paraId="4374F169" w14:textId="0151153C" w:rsidR="003C6B4B" w:rsidRDefault="0090154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599FC9F5" w:rsidR="00553CBC" w:rsidRPr="00E84A4D" w:rsidRDefault="000123BB" w:rsidP="00D05869">
      <w:pPr>
        <w:pStyle w:val="Heading4"/>
        <w:rPr>
          <w:iCs/>
        </w:rPr>
      </w:pPr>
      <w:bookmarkStart w:id="50" w:name="_Toc130206045"/>
      <w:r w:rsidRPr="00E84A4D">
        <w:t xml:space="preserve">2.1.2.3 </w:t>
      </w:r>
      <w:r w:rsidR="00553CBC" w:rsidRPr="00E84A4D">
        <w:t>Nhiệm vụ của actor “</w:t>
      </w:r>
      <w:r w:rsidR="00950DB8" w:rsidRPr="00950DB8">
        <w:t>Độc giả</w:t>
      </w:r>
      <w:r w:rsidR="00553CBC" w:rsidRPr="00E84A4D">
        <w:t>”</w:t>
      </w:r>
      <w:bookmarkEnd w:id="50"/>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1B8BEBB9" w14:textId="3631D136" w:rsidR="002D3B7B" w:rsidRDefault="006034D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5BEF6442" w:rsidR="00553CBC" w:rsidRPr="00E84A4D" w:rsidRDefault="000123BB" w:rsidP="00D05869">
      <w:pPr>
        <w:pStyle w:val="Heading4"/>
        <w:rPr>
          <w:iCs/>
        </w:rPr>
      </w:pPr>
      <w:bookmarkStart w:id="51" w:name="_Toc130206046"/>
      <w:r w:rsidRPr="00E84A4D">
        <w:t xml:space="preserve">2.1.2.4 </w:t>
      </w:r>
      <w:r w:rsidR="00553CBC" w:rsidRPr="00E84A4D">
        <w:t>Nhiệm vụ của actor “</w:t>
      </w:r>
      <w:r w:rsidR="00492294" w:rsidRPr="00492294">
        <w:t>Thủ thư</w:t>
      </w:r>
      <w:r w:rsidR="00553CBC" w:rsidRPr="00E84A4D">
        <w:t>”</w:t>
      </w:r>
      <w:bookmarkEnd w:id="51"/>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745E4FD9" w14:textId="62B963A3" w:rsidR="00976C06" w:rsidRDefault="009C59C7"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xml:space="preserve">”: cho phép thủ thư theo dõi và giám sát số lượng tài liệu đã cho mượn, ngày hết hạn của tài liệu và số lượng tài liệu quá hạn. Chức năng này có vai trò quan trọng trong việc cung cấp thông tin chi tiết </w:t>
      </w:r>
      <w:r w:rsidRPr="007D0EC3">
        <w:rPr>
          <w:rFonts w:ascii="Times New Roman" w:hAnsi="Times New Roman" w:cs="Times New Roman"/>
          <w:sz w:val="26"/>
          <w:szCs w:val="26"/>
          <w:lang w:val="en-US"/>
        </w:rPr>
        <w:lastRenderedPageBreak/>
        <w:t>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777777" w:rsidR="00C45BE3" w:rsidRPr="00C45BE3" w:rsidRDefault="00C45BE3" w:rsidP="00D05869">
      <w:pPr>
        <w:pStyle w:val="Heading4"/>
        <w:rPr>
          <w:szCs w:val="26"/>
        </w:rPr>
      </w:pPr>
      <w:bookmarkStart w:id="52" w:name="_Toc130206047"/>
      <w:r w:rsidRPr="00430BFD">
        <w:t>2.1.2.4 Nhiệm vụ của actor “Quản trị viên”</w:t>
      </w:r>
      <w:bookmarkEnd w:id="52"/>
    </w:p>
    <w:p w14:paraId="7E692F1D" w14:textId="16C0A8DE"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r w:rsidRPr="003C7767">
        <w:rPr>
          <w:rFonts w:ascii="Times New Roman" w:hAnsi="Times New Roman" w:cs="Times New Roman"/>
          <w:color w:val="C00000"/>
          <w:sz w:val="26"/>
          <w:szCs w:val="26"/>
          <w:lang w:val="en-US"/>
        </w:rPr>
        <w:t>Hình …</w:t>
      </w:r>
    </w:p>
    <w:p w14:paraId="781AFE9F" w14:textId="120DBAB0" w:rsidR="002107D0" w:rsidRDefault="00F957DC" w:rsidP="00C45BE3">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336D5B16" w:rsidR="00670978" w:rsidRPr="006B333F" w:rsidRDefault="009A612C" w:rsidP="00C602B3">
      <w:pPr>
        <w:pStyle w:val="Heading3"/>
      </w:pPr>
      <w:bookmarkStart w:id="53" w:name="_Toc130206048"/>
      <w:r w:rsidRPr="002C173F">
        <w:t>2.1.3 Các đặc tả use case</w:t>
      </w:r>
      <w:bookmarkEnd w:id="53"/>
    </w:p>
    <w:p w14:paraId="0FEF11CD" w14:textId="56CAD1C9" w:rsidR="00B17DFB" w:rsidRPr="00E84A4D" w:rsidRDefault="00B17DFB" w:rsidP="00D05869">
      <w:pPr>
        <w:pStyle w:val="Heading4"/>
        <w:rPr>
          <w:iCs/>
        </w:rPr>
      </w:pPr>
      <w:bookmarkStart w:id="54" w:name="_Toc130206049"/>
      <w:r w:rsidRPr="00E84A4D">
        <w:t xml:space="preserve">2.1.3.1 </w:t>
      </w:r>
      <w:r w:rsidR="006B333F" w:rsidRPr="006B333F">
        <w:t>Use case “Đăng nhập”</w:t>
      </w:r>
      <w:bookmarkEnd w:id="54"/>
    </w:p>
    <w:p w14:paraId="7D7F6CB7" w14:textId="54B13142"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r w:rsidRPr="000E6DA4">
        <w:rPr>
          <w:rFonts w:ascii="Times New Roman" w:hAnsi="Times New Roman" w:cs="Times New Roman"/>
          <w:color w:val="C00000"/>
          <w:sz w:val="26"/>
          <w:szCs w:val="26"/>
          <w:lang w:val="en-US"/>
        </w:rPr>
        <w:t xml:space="preserve">Hình …. </w:t>
      </w:r>
      <w:r w:rsidRPr="00122351">
        <w:rPr>
          <w:rFonts w:ascii="Times New Roman" w:hAnsi="Times New Roman" w:cs="Times New Roman"/>
          <w:sz w:val="26"/>
          <w:szCs w:val="26"/>
          <w:lang w:val="en-US"/>
        </w:rPr>
        <w:t xml:space="preserve">Cho phép Người đã có tài khoản đăng nhập </w:t>
      </w:r>
      <w:r w:rsidRPr="00122351">
        <w:rPr>
          <w:rFonts w:ascii="Times New Roman" w:hAnsi="Times New Roman" w:cs="Times New Roman"/>
          <w:sz w:val="26"/>
          <w:szCs w:val="26"/>
          <w:lang w:val="en-US"/>
        </w:rPr>
        <w:lastRenderedPageBreak/>
        <w:t xml:space="preserve">vào hệ thống. Các thông tin cụ thể về chức năng này bao gồm các kịch bản sử dụng được mô tả cụ thể ở trong </w:t>
      </w:r>
      <w:r w:rsidRPr="000E6DA4">
        <w:rPr>
          <w:rFonts w:ascii="Times New Roman" w:hAnsi="Times New Roman" w:cs="Times New Roman"/>
          <w:color w:val="C00000"/>
          <w:sz w:val="26"/>
          <w:szCs w:val="26"/>
          <w:lang w:val="en-US"/>
        </w:rPr>
        <w:t>Bảng ….</w:t>
      </w:r>
      <w:r w:rsidR="000E6DA4">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B239E3" w14:paraId="75701FB6" w14:textId="77777777" w:rsidTr="009C6873">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C47823">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C47823">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C47823">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C47823">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C47823">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541DAA5E"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B04C0" w14:paraId="7086C718" w14:textId="77777777" w:rsidTr="00C47823">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C47823">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976F6C">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C47823">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1. Khi người dùng nhập sai tên đăng nhập và mật khẩu, hệ thống sẽ báo lỗi và hiển thị lại màn hình đăng nhập 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C47823">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tbl>
    <w:p w14:paraId="2CBB941C" w14:textId="64957771" w:rsidR="00B239E3" w:rsidRPr="00B07D1A" w:rsidRDefault="00B239E3" w:rsidP="005630CC">
      <w:pPr>
        <w:jc w:val="both"/>
        <w:rPr>
          <w:rFonts w:ascii="Times New Roman" w:hAnsi="Times New Roman" w:cs="Times New Roman"/>
          <w:sz w:val="26"/>
          <w:szCs w:val="26"/>
        </w:rPr>
      </w:pPr>
    </w:p>
    <w:p w14:paraId="39124B95" w14:textId="3D7320BA" w:rsidR="00723EBD" w:rsidRPr="00E84A4D" w:rsidRDefault="00723EBD" w:rsidP="00D05869">
      <w:pPr>
        <w:pStyle w:val="Heading4"/>
        <w:rPr>
          <w:iCs/>
        </w:rPr>
      </w:pPr>
      <w:bookmarkStart w:id="55" w:name="_Toc130206050"/>
      <w:r w:rsidRPr="00E84A4D">
        <w:lastRenderedPageBreak/>
        <w:t>2.1.3.</w:t>
      </w:r>
      <w:r w:rsidR="00B93664">
        <w:t>2</w:t>
      </w:r>
      <w:r w:rsidRPr="00E84A4D">
        <w:t xml:space="preserve"> </w:t>
      </w:r>
      <w:r w:rsidR="00253109" w:rsidRPr="00253109">
        <w:t>Use case “Đặt câu hỏi”</w:t>
      </w:r>
      <w:bookmarkEnd w:id="55"/>
    </w:p>
    <w:p w14:paraId="61FC7096" w14:textId="137B1AB7"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r w:rsidRPr="00044441">
        <w:rPr>
          <w:rFonts w:ascii="Times New Roman" w:hAnsi="Times New Roman" w:cs="Times New Roman"/>
          <w:color w:val="C00000"/>
          <w:sz w:val="26"/>
          <w:szCs w:val="26"/>
          <w:lang w:val="en-US"/>
        </w:rPr>
        <w:t>Bảng ….</w:t>
      </w:r>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tbl>
      <w:tblPr>
        <w:tblStyle w:val="TableGrid"/>
        <w:tblW w:w="0" w:type="auto"/>
        <w:tblLook w:val="04A0" w:firstRow="1" w:lastRow="0" w:firstColumn="1" w:lastColumn="0" w:noHBand="0" w:noVBand="1"/>
      </w:tblPr>
      <w:tblGrid>
        <w:gridCol w:w="2830"/>
        <w:gridCol w:w="5947"/>
      </w:tblGrid>
      <w:tr w:rsidR="00A92B51" w14:paraId="1BBB48DD" w14:textId="77777777" w:rsidTr="009C6873">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7B1418">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7B1418">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7B1418">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7B1418">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7B1418">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92B51" w14:paraId="5A4D66B4" w14:textId="77777777" w:rsidTr="007B1418">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7B1418">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7B1418">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7B1418">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7B1418">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tbl>
    <w:p w14:paraId="56BE3324" w14:textId="77777777" w:rsidR="005E4D71" w:rsidRDefault="005E4D71" w:rsidP="00723EBD">
      <w:pPr>
        <w:jc w:val="both"/>
        <w:rPr>
          <w:rFonts w:ascii="Times New Roman" w:hAnsi="Times New Roman" w:cs="Times New Roman"/>
          <w:sz w:val="26"/>
          <w:szCs w:val="26"/>
          <w:lang w:val="en-US"/>
        </w:rPr>
      </w:pPr>
    </w:p>
    <w:p w14:paraId="0DEA75E3" w14:textId="3E88EC15" w:rsidR="00723EBD" w:rsidRPr="00E84A4D" w:rsidRDefault="00723EBD" w:rsidP="00D05869">
      <w:pPr>
        <w:pStyle w:val="Heading4"/>
        <w:rPr>
          <w:iCs/>
        </w:rPr>
      </w:pPr>
      <w:bookmarkStart w:id="56" w:name="_Toc130206051"/>
      <w:r w:rsidRPr="00E84A4D">
        <w:t>2.1.3.</w:t>
      </w:r>
      <w:r w:rsidR="00BD734A">
        <w:t>3</w:t>
      </w:r>
      <w:r w:rsidRPr="00E84A4D">
        <w:t xml:space="preserve"> </w:t>
      </w:r>
      <w:r w:rsidR="00BA1F17" w:rsidRPr="00BA1F17">
        <w:t>Use case “Góp ý”</w:t>
      </w:r>
      <w:bookmarkEnd w:id="56"/>
    </w:p>
    <w:p w14:paraId="18080BFA" w14:textId="4067A376" w:rsidR="00670978" w:rsidRDefault="00670978" w:rsidP="00723EBD">
      <w:pPr>
        <w:jc w:val="both"/>
        <w:rPr>
          <w:rFonts w:ascii="Times New Roman" w:hAnsi="Times New Roman" w:cs="Times New Roman"/>
          <w:sz w:val="26"/>
          <w:szCs w:val="26"/>
          <w:lang w:val="en-US"/>
        </w:rPr>
      </w:pPr>
    </w:p>
    <w:tbl>
      <w:tblPr>
        <w:tblStyle w:val="TableGrid"/>
        <w:tblW w:w="0" w:type="auto"/>
        <w:tblLook w:val="04A0" w:firstRow="1" w:lastRow="0" w:firstColumn="1" w:lastColumn="0" w:noHBand="0" w:noVBand="1"/>
      </w:tblPr>
      <w:tblGrid>
        <w:gridCol w:w="2830"/>
        <w:gridCol w:w="5947"/>
      </w:tblGrid>
      <w:tr w:rsidR="004E001F" w14:paraId="5AF237F5" w14:textId="77777777" w:rsidTr="00761E1B">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7B1418">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7B1418">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7B1418">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7B1418">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7B1418">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77777777"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4E001F" w14:paraId="3C9F900C" w14:textId="77777777" w:rsidTr="007B1418">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7B1418">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7B1418">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7B1418">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7B1418">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E6CEA4A" w:rsidR="00723EBD" w:rsidRPr="00E84A4D" w:rsidRDefault="00723EBD" w:rsidP="00D05869">
      <w:pPr>
        <w:pStyle w:val="Heading4"/>
        <w:rPr>
          <w:iCs/>
        </w:rPr>
      </w:pPr>
      <w:bookmarkStart w:id="57" w:name="_Toc130206052"/>
      <w:r w:rsidRPr="00E84A4D">
        <w:t>2.1.3.</w:t>
      </w:r>
      <w:r w:rsidR="00BD734A">
        <w:t>4</w:t>
      </w:r>
      <w:r w:rsidRPr="00E84A4D">
        <w:t xml:space="preserve"> </w:t>
      </w:r>
      <w:r w:rsidR="001A5D04" w:rsidRPr="001A5D04">
        <w:t>Use case “Đăng ký mượn sách”</w:t>
      </w:r>
      <w:bookmarkEnd w:id="57"/>
    </w:p>
    <w:p w14:paraId="75C2EED3" w14:textId="02489AD5"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A11ACF" w14:paraId="44A30F7B" w14:textId="77777777" w:rsidTr="009C6873">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D67952">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D67952">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D67952">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D67952">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D67952">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4A7ED9FB"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70FB4">
              <w:rPr>
                <w:rFonts w:ascii="Times New Roman" w:hAnsi="Times New Roman" w:cs="Times New Roman"/>
                <w:sz w:val="26"/>
                <w:szCs w:val="26"/>
                <w:lang w:val="en-US"/>
              </w:rPr>
              <w:t>2</w:t>
            </w:r>
          </w:p>
        </w:tc>
      </w:tr>
      <w:tr w:rsidR="00A11ACF" w14:paraId="6673BBB4" w14:textId="77777777" w:rsidTr="00D67952">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D67952">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D67952">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007A56">
              <w:rPr>
                <w:rFonts w:ascii="Times New Roman" w:hAnsi="Times New Roman" w:cs="Times New Roman"/>
                <w:b/>
                <w:bCs/>
                <w:color w:val="C00000"/>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5C227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D67952">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B0AA4">
              <w:rPr>
                <w:rFonts w:ascii="Times New Roman" w:hAnsi="Times New Roman" w:cs="Times New Roman"/>
                <w:b/>
                <w:bCs/>
                <w:color w:val="C00000"/>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3</w:t>
            </w:r>
            <w:r w:rsidR="008C05CD" w:rsidRPr="008C05CD">
              <w:rPr>
                <w:rFonts w:ascii="Times New Roman" w:hAnsi="Times New Roman" w:cs="Times New Roman"/>
                <w:sz w:val="26"/>
                <w:szCs w:val="26"/>
                <w:lang w:val="en-US"/>
              </w:rPr>
              <w:t xml:space="preserve"> -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D67952">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7FDBE7A6" w14:textId="77777777" w:rsidR="00502DFB" w:rsidRDefault="00502DFB" w:rsidP="00BA3DE5">
      <w:pPr>
        <w:jc w:val="both"/>
        <w:rPr>
          <w:rFonts w:ascii="Times New Roman" w:hAnsi="Times New Roman" w:cs="Times New Roman"/>
          <w:sz w:val="26"/>
          <w:szCs w:val="26"/>
          <w:lang w:val="en-US"/>
        </w:rPr>
      </w:pPr>
    </w:p>
    <w:p w14:paraId="73BE7ED8" w14:textId="485836AB" w:rsidR="00521781" w:rsidRPr="00E84A4D" w:rsidRDefault="00521781" w:rsidP="00D05869">
      <w:pPr>
        <w:pStyle w:val="Heading4"/>
        <w:rPr>
          <w:iCs/>
        </w:rPr>
      </w:pPr>
      <w:bookmarkStart w:id="58" w:name="_Toc130206053"/>
      <w:r w:rsidRPr="00E84A4D">
        <w:t>2.1.3.</w:t>
      </w:r>
      <w:r w:rsidR="00BD734A">
        <w:t>5</w:t>
      </w:r>
      <w:r w:rsidRPr="00E84A4D">
        <w:t xml:space="preserve"> </w:t>
      </w:r>
      <w:r w:rsidR="00606D6F">
        <w:t>Ue case “Gia hạn mượn sách”</w:t>
      </w:r>
      <w:bookmarkEnd w:id="58"/>
    </w:p>
    <w:p w14:paraId="51BF75AD" w14:textId="4F2EDCDB"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857C52" w14:paraId="420FD985" w14:textId="77777777" w:rsidTr="009C6873">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B1418">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B1418">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B1418">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B1418">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B1418">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460CFCCD"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B61EC">
              <w:rPr>
                <w:rFonts w:ascii="Times New Roman" w:hAnsi="Times New Roman" w:cs="Times New Roman"/>
                <w:sz w:val="26"/>
                <w:szCs w:val="26"/>
                <w:lang w:val="en-US"/>
              </w:rPr>
              <w:t>2</w:t>
            </w:r>
          </w:p>
        </w:tc>
      </w:tr>
      <w:tr w:rsidR="00857C52" w14:paraId="4152FEFA" w14:textId="77777777" w:rsidTr="007B1418">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B1418">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B1418">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Pr>
                <w:rFonts w:ascii="Times New Roman" w:hAnsi="Times New Roman" w:cs="Times New Roman"/>
                <w:b/>
                <w:bCs/>
                <w:color w:val="C00000"/>
                <w:sz w:val="26"/>
                <w:szCs w:val="26"/>
                <w:lang w:val="en-US"/>
              </w:rPr>
              <w:t>A</w:t>
            </w:r>
            <w:r w:rsidRPr="00162056">
              <w:rPr>
                <w:rFonts w:ascii="Times New Roman" w:hAnsi="Times New Roman" w:cs="Times New Roman"/>
                <w:b/>
                <w:bCs/>
                <w:color w:val="C00000"/>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E13912">
            <w:pPr>
              <w:pStyle w:val="ListParagraph"/>
              <w:numPr>
                <w:ilvl w:val="0"/>
                <w:numId w:val="9"/>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3127FC25" w14:textId="66A4E77F" w:rsidR="00E13912" w:rsidRPr="00092F90" w:rsidRDefault="00E13912" w:rsidP="00E13912">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p w14:paraId="71609C9A" w14:textId="3FC90710" w:rsidR="00E13912" w:rsidRPr="00CA0183" w:rsidRDefault="00E13912" w:rsidP="00CA0183">
            <w:pPr>
              <w:pStyle w:val="ListParagraph"/>
              <w:numPr>
                <w:ilvl w:val="0"/>
                <w:numId w:val="9"/>
              </w:numPr>
              <w:jc w:val="both"/>
              <w:rPr>
                <w:rFonts w:ascii="Times New Roman" w:hAnsi="Times New Roman" w:cs="Times New Roman"/>
                <w:sz w:val="26"/>
                <w:szCs w:val="26"/>
                <w:lang w:val="en-US"/>
              </w:rPr>
            </w:pPr>
            <w:r w:rsidRPr="00CA0183">
              <w:rPr>
                <w:rFonts w:ascii="Times New Roman" w:hAnsi="Times New Roman" w:cs="Times New Roman"/>
                <w:sz w:val="26"/>
                <w:szCs w:val="26"/>
                <w:lang w:val="en-US"/>
              </w:rPr>
              <w:t xml:space="preserve">Gửi gmail thông tin </w:t>
            </w:r>
            <w:r w:rsidR="00227F7C">
              <w:rPr>
                <w:rFonts w:ascii="Times New Roman" w:hAnsi="Times New Roman" w:cs="Times New Roman"/>
                <w:sz w:val="26"/>
                <w:szCs w:val="26"/>
                <w:lang w:val="en-US"/>
              </w:rPr>
              <w:t>gia hạn</w:t>
            </w:r>
            <w:r w:rsidRPr="00CA0183">
              <w:rPr>
                <w:rFonts w:ascii="Times New Roman" w:hAnsi="Times New Roman" w:cs="Times New Roman"/>
                <w:sz w:val="26"/>
                <w:szCs w:val="26"/>
                <w:lang w:val="en-US"/>
              </w:rPr>
              <w:t xml:space="preserve"> </w:t>
            </w:r>
            <w:r w:rsidR="00A55549">
              <w:rPr>
                <w:rFonts w:ascii="Times New Roman" w:hAnsi="Times New Roman" w:cs="Times New Roman"/>
                <w:sz w:val="26"/>
                <w:szCs w:val="26"/>
                <w:lang w:val="en-US"/>
              </w:rPr>
              <w:t>tài liệu</w:t>
            </w:r>
            <w:r w:rsidRPr="00CA0183">
              <w:rPr>
                <w:rFonts w:ascii="Times New Roman" w:hAnsi="Times New Roman" w:cs="Times New Roman"/>
                <w:sz w:val="26"/>
                <w:szCs w:val="26"/>
                <w:lang w:val="en-US"/>
              </w:rPr>
              <w:t xml:space="preserve"> cho </w:t>
            </w:r>
            <w:r w:rsidR="00B977DC">
              <w:rPr>
                <w:rFonts w:ascii="Times New Roman" w:hAnsi="Times New Roman" w:cs="Times New Roman"/>
                <w:sz w:val="26"/>
                <w:szCs w:val="26"/>
                <w:lang w:val="en-US"/>
              </w:rPr>
              <w:t>độc giả</w:t>
            </w:r>
            <w:r w:rsidRPr="00CA0183">
              <w:rPr>
                <w:rFonts w:ascii="Times New Roman" w:hAnsi="Times New Roman" w:cs="Times New Roman"/>
                <w:sz w:val="26"/>
                <w:szCs w:val="26"/>
                <w:lang w:val="en-US"/>
              </w:rPr>
              <w:t>.</w:t>
            </w:r>
          </w:p>
        </w:tc>
      </w:tr>
      <w:tr w:rsidR="00857C52" w14:paraId="75C8BBE8" w14:textId="77777777" w:rsidTr="007B1418">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57C52" w:rsidRPr="002B0AA4">
              <w:rPr>
                <w:rFonts w:ascii="Times New Roman" w:hAnsi="Times New Roman" w:cs="Times New Roman"/>
                <w:b/>
                <w:bCs/>
                <w:color w:val="C00000"/>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lastRenderedPageBreak/>
              <w:t>Trở về bước 2 của kịch bản thường.</w:t>
            </w:r>
          </w:p>
        </w:tc>
      </w:tr>
      <w:tr w:rsidR="00857C52" w14:paraId="1B12D346" w14:textId="77777777" w:rsidTr="007B1418">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53DBA6E8" w14:textId="77777777" w:rsidR="00AE1B70" w:rsidRDefault="00AE1B70" w:rsidP="005630CC">
      <w:pPr>
        <w:jc w:val="both"/>
        <w:rPr>
          <w:rFonts w:ascii="Times New Roman" w:hAnsi="Times New Roman" w:cs="Times New Roman"/>
          <w:sz w:val="26"/>
          <w:szCs w:val="26"/>
          <w:lang w:val="en-US"/>
        </w:rPr>
      </w:pPr>
    </w:p>
    <w:p w14:paraId="53141C18" w14:textId="77777777" w:rsidR="007C6DC9" w:rsidRDefault="00F0319C" w:rsidP="00D05869">
      <w:pPr>
        <w:pStyle w:val="Heading4"/>
        <w:rPr>
          <w:szCs w:val="26"/>
        </w:rPr>
      </w:pPr>
      <w:bookmarkStart w:id="59" w:name="_Toc130206054"/>
      <w:r w:rsidRPr="00714ECE">
        <w:t>2.1.3.6 Use case “Quản lý tài khoản cá nhân”</w:t>
      </w:r>
      <w:bookmarkEnd w:id="59"/>
    </w:p>
    <w:p w14:paraId="5BAB2105" w14:textId="0DC226CD" w:rsidR="007C6DC9" w:rsidRDefault="00C52CB8" w:rsidP="00707C35">
      <w:pPr>
        <w:spacing w:before="120" w:after="120" w:line="288" w:lineRule="auto"/>
        <w:ind w:firstLine="567"/>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r w:rsidRPr="00061224">
        <w:rPr>
          <w:rFonts w:ascii="Times New Roman" w:hAnsi="Times New Roman" w:cs="Times New Roman"/>
          <w:color w:val="C00000"/>
          <w:sz w:val="26"/>
          <w:szCs w:val="26"/>
          <w:lang w:val="en-US"/>
        </w:rPr>
        <w:t>Hình….</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r w:rsidRPr="00061224">
        <w:rPr>
          <w:rFonts w:ascii="Times New Roman" w:hAnsi="Times New Roman" w:cs="Times New Roman"/>
          <w:color w:val="C00000"/>
          <w:sz w:val="26"/>
          <w:szCs w:val="26"/>
          <w:lang w:val="en-US"/>
        </w:rPr>
        <w:t>Bảng …</w:t>
      </w:r>
      <w:r w:rsidRPr="00C52CB8">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lastRenderedPageBreak/>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77777777" w:rsidR="00297C4F" w:rsidRDefault="000741BC" w:rsidP="00D05869">
      <w:pPr>
        <w:pStyle w:val="Heading4"/>
        <w:rPr>
          <w:szCs w:val="26"/>
        </w:rPr>
      </w:pPr>
      <w:bookmarkStart w:id="60" w:name="_Toc130206055"/>
      <w:r w:rsidRPr="00714ECE">
        <w:t>2.1.3.7 Use case “Tìm kiếm sách”</w:t>
      </w:r>
      <w:bookmarkEnd w:id="60"/>
    </w:p>
    <w:p w14:paraId="36AFAB48" w14:textId="35BF11B6"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r w:rsidRPr="00FF2661">
        <w:rPr>
          <w:rFonts w:ascii="Times New Roman" w:hAnsi="Times New Roman" w:cs="Times New Roman"/>
          <w:color w:val="C00000"/>
          <w:sz w:val="26"/>
          <w:szCs w:val="26"/>
          <w:lang w:val="en-US"/>
        </w:rPr>
        <w:t>Hình ….</w:t>
      </w:r>
      <w:r w:rsidRPr="005E62D2">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r w:rsidRPr="00FF2661">
        <w:rPr>
          <w:rFonts w:ascii="Times New Roman" w:hAnsi="Times New Roman" w:cs="Times New Roman"/>
          <w:color w:val="C00000"/>
          <w:sz w:val="26"/>
          <w:szCs w:val="26"/>
          <w:lang w:val="en-US"/>
        </w:rPr>
        <w:t>Bảng ….</w:t>
      </w:r>
      <w:r w:rsidRPr="005E62D2">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C1C15" w14:paraId="49D950E4" w14:textId="77777777" w:rsidTr="009C6873">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7B1418">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7B1418">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7B1418">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7B1418">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7B1418">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7B1418">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7B1418">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7B1418">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7B1418">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7B1418">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tbl>
    <w:p w14:paraId="7E17381F" w14:textId="77777777" w:rsidR="00A674EF" w:rsidRDefault="00A674EF" w:rsidP="00AB682D">
      <w:pPr>
        <w:jc w:val="both"/>
        <w:rPr>
          <w:rFonts w:ascii="Times New Roman" w:hAnsi="Times New Roman" w:cs="Times New Roman"/>
          <w:sz w:val="26"/>
          <w:szCs w:val="26"/>
          <w:lang w:val="en-US"/>
        </w:rPr>
      </w:pPr>
    </w:p>
    <w:p w14:paraId="4D5EF172" w14:textId="77777777" w:rsidR="00F75F72" w:rsidRDefault="00297C4F" w:rsidP="00D05869">
      <w:pPr>
        <w:pStyle w:val="Heading4"/>
        <w:rPr>
          <w:szCs w:val="26"/>
        </w:rPr>
      </w:pPr>
      <w:bookmarkStart w:id="61" w:name="_Toc130206056"/>
      <w:r w:rsidRPr="00714ECE">
        <w:t>2.1.3.8 Use case “Quên mật khẩu”</w:t>
      </w:r>
      <w:bookmarkEnd w:id="61"/>
    </w:p>
    <w:p w14:paraId="0FB73AF5" w14:textId="7B338E0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r w:rsidRPr="00F56CA0">
        <w:rPr>
          <w:rFonts w:ascii="Times New Roman" w:hAnsi="Times New Roman" w:cs="Times New Roman"/>
          <w:color w:val="C00000"/>
          <w:sz w:val="26"/>
          <w:szCs w:val="26"/>
          <w:lang w:val="en-US"/>
        </w:rPr>
        <w:t xml:space="preserve">Hình ….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r w:rsidRPr="00F56CA0">
        <w:rPr>
          <w:rFonts w:ascii="Times New Roman" w:hAnsi="Times New Roman" w:cs="Times New Roman"/>
          <w:color w:val="C00000"/>
          <w:sz w:val="26"/>
          <w:szCs w:val="26"/>
          <w:lang w:val="en-US"/>
        </w:rPr>
        <w:t>Bảng ….</w:t>
      </w:r>
      <w:r w:rsidRPr="00F23B43">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D7017E" w14:paraId="487A7360" w14:textId="77777777" w:rsidTr="009C6873">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7B1418">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7B1418">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7B1418">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7B1418">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7B1418">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7B1418">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7B1418">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7B1418">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7B1418">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7B1418">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tbl>
    <w:p w14:paraId="03DCDDDE" w14:textId="77777777" w:rsidR="002109C8" w:rsidRDefault="002109C8" w:rsidP="00AB682D">
      <w:pPr>
        <w:jc w:val="both"/>
        <w:rPr>
          <w:rFonts w:ascii="Times New Roman" w:hAnsi="Times New Roman" w:cs="Times New Roman"/>
          <w:sz w:val="26"/>
          <w:szCs w:val="26"/>
          <w:lang w:val="en-US"/>
        </w:rPr>
      </w:pPr>
    </w:p>
    <w:p w14:paraId="114DE009" w14:textId="77777777" w:rsidR="00155681" w:rsidRDefault="00F75F72" w:rsidP="00D05869">
      <w:pPr>
        <w:pStyle w:val="Heading4"/>
        <w:rPr>
          <w:szCs w:val="26"/>
        </w:rPr>
      </w:pPr>
      <w:bookmarkStart w:id="62" w:name="_Toc130206057"/>
      <w:r w:rsidRPr="00714ECE">
        <w:t>2.1.3.9 Use case “Báo lỗi”</w:t>
      </w:r>
      <w:bookmarkEnd w:id="62"/>
    </w:p>
    <w:p w14:paraId="3ACFBEB4" w14:textId="22BCAD34"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r w:rsidRPr="00074FD7">
        <w:rPr>
          <w:rFonts w:ascii="Times New Roman" w:hAnsi="Times New Roman" w:cs="Times New Roman"/>
          <w:color w:val="C00000"/>
          <w:sz w:val="26"/>
          <w:szCs w:val="26"/>
          <w:lang w:val="en-US"/>
        </w:rPr>
        <w:t xml:space="preserve">hình ….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r w:rsidRPr="00074FD7">
        <w:rPr>
          <w:rFonts w:ascii="Times New Roman" w:hAnsi="Times New Roman" w:cs="Times New Roman"/>
          <w:color w:val="C00000"/>
          <w:sz w:val="26"/>
          <w:szCs w:val="26"/>
          <w:lang w:val="en-US"/>
        </w:rPr>
        <w:t>Bảng ….</w:t>
      </w:r>
      <w:r w:rsidRPr="008344EA">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5801B1" w14:paraId="5D9A7DAA" w14:textId="77777777" w:rsidTr="009C687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7B1418">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7B1418">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7B1418">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7B1418">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7B1418">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7B1418">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7B1418">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7B1418">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7B1418">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7B1418">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tbl>
    <w:p w14:paraId="3B4D703E" w14:textId="77777777" w:rsidR="00074FD7" w:rsidRDefault="00074FD7" w:rsidP="00AB682D">
      <w:pPr>
        <w:jc w:val="both"/>
        <w:rPr>
          <w:rFonts w:ascii="Times New Roman" w:hAnsi="Times New Roman" w:cs="Times New Roman"/>
          <w:sz w:val="26"/>
          <w:szCs w:val="26"/>
          <w:lang w:val="en-US"/>
        </w:rPr>
      </w:pPr>
    </w:p>
    <w:p w14:paraId="2A8891D6" w14:textId="77777777" w:rsidR="00B13924" w:rsidRDefault="00155681" w:rsidP="00D05869">
      <w:pPr>
        <w:pStyle w:val="Heading4"/>
        <w:rPr>
          <w:szCs w:val="26"/>
        </w:rPr>
      </w:pPr>
      <w:bookmarkStart w:id="63" w:name="_Toc130206058"/>
      <w:r w:rsidRPr="00714ECE">
        <w:t>2.1.3.10 Use case “Đề xuất sách mới”</w:t>
      </w:r>
      <w:bookmarkEnd w:id="63"/>
    </w:p>
    <w:p w14:paraId="0B94E9B4" w14:textId="4852C22B"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r w:rsidRPr="00870BE1">
        <w:rPr>
          <w:rFonts w:ascii="Times New Roman" w:hAnsi="Times New Roman" w:cs="Times New Roman"/>
          <w:color w:val="C00000"/>
          <w:sz w:val="26"/>
          <w:szCs w:val="26"/>
          <w:lang w:val="en-US"/>
        </w:rPr>
        <w:t xml:space="preserve">hình ….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r w:rsidRPr="00870BE1">
        <w:rPr>
          <w:rFonts w:ascii="Times New Roman" w:hAnsi="Times New Roman" w:cs="Times New Roman"/>
          <w:color w:val="C00000"/>
          <w:sz w:val="26"/>
          <w:szCs w:val="26"/>
          <w:lang w:val="en-US"/>
        </w:rPr>
        <w:t>Bảng ….</w:t>
      </w:r>
      <w:r w:rsidRPr="00742EC4">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281C06" w14:paraId="714E5C08" w14:textId="77777777" w:rsidTr="009C6873">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7B1418">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7B1418">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7B1418">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7B1418">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7B1418">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7B1418">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7B1418">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7B1418">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lastRenderedPageBreak/>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7B1418">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7B1418">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tbl>
    <w:p w14:paraId="29EFD63F" w14:textId="77777777" w:rsidR="00C858D9" w:rsidRDefault="00C858D9" w:rsidP="00AB682D">
      <w:pPr>
        <w:jc w:val="both"/>
        <w:rPr>
          <w:rFonts w:ascii="Times New Roman" w:hAnsi="Times New Roman" w:cs="Times New Roman"/>
          <w:sz w:val="26"/>
          <w:szCs w:val="26"/>
          <w:lang w:val="en-US"/>
        </w:rPr>
      </w:pPr>
    </w:p>
    <w:p w14:paraId="33F6208F" w14:textId="77777777" w:rsidR="002A319F" w:rsidRDefault="00B13924" w:rsidP="00D05869">
      <w:pPr>
        <w:pStyle w:val="Heading4"/>
        <w:rPr>
          <w:iCs/>
        </w:rPr>
      </w:pPr>
      <w:bookmarkStart w:id="64" w:name="_Toc130206059"/>
      <w:r w:rsidRPr="00714ECE">
        <w:t>2.1.3.11 Use case “Đăng xuất tài khoản”</w:t>
      </w:r>
      <w:bookmarkEnd w:id="64"/>
    </w:p>
    <w:p w14:paraId="6E2D8BE2" w14:textId="645F4F72"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r w:rsidRPr="008B556E">
        <w:rPr>
          <w:rFonts w:ascii="Times New Roman" w:hAnsi="Times New Roman" w:cs="Times New Roman"/>
          <w:color w:val="C00000"/>
          <w:sz w:val="26"/>
          <w:szCs w:val="26"/>
          <w:lang w:val="en-US"/>
        </w:rPr>
        <w:t xml:space="preserve">hình ….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r w:rsidRPr="008B556E">
        <w:rPr>
          <w:rFonts w:ascii="Times New Roman" w:hAnsi="Times New Roman" w:cs="Times New Roman"/>
          <w:color w:val="C00000"/>
          <w:sz w:val="26"/>
          <w:szCs w:val="26"/>
          <w:lang w:val="en-US"/>
        </w:rPr>
        <w:t>Bảng ….</w:t>
      </w:r>
      <w:r w:rsidRPr="002A319F">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D05869">
      <w:pPr>
        <w:pStyle w:val="Heading4"/>
      </w:pPr>
      <w:r>
        <w:br w:type="page"/>
      </w:r>
    </w:p>
    <w:p w14:paraId="3C8235AD" w14:textId="7CDB82FB" w:rsidR="00FE5090" w:rsidRPr="00FE4C2D" w:rsidRDefault="00FE5090" w:rsidP="00FE4C2D">
      <w:pPr>
        <w:pStyle w:val="Heading1"/>
        <w:rPr>
          <w:rFonts w:cs="Times New Roman"/>
          <w:b w:val="0"/>
          <w:bCs/>
          <w:lang w:val="en-US"/>
        </w:rPr>
      </w:pPr>
      <w:bookmarkStart w:id="65" w:name="_Toc130206060"/>
      <w:r w:rsidRPr="00FE4C2D">
        <w:rPr>
          <w:rFonts w:cs="Times New Roman"/>
          <w:bCs/>
          <w:lang w:val="en-US"/>
        </w:rPr>
        <w:lastRenderedPageBreak/>
        <w:t>CHƯƠNG 3: SƠ ĐỒ CLASS</w:t>
      </w:r>
      <w:bookmarkEnd w:id="65"/>
    </w:p>
    <w:p w14:paraId="0C3CCC86" w14:textId="72A4C231" w:rsidR="00BC396B" w:rsidRDefault="00BC396B" w:rsidP="001E7F8D">
      <w:pPr>
        <w:jc w:val="center"/>
        <w:rPr>
          <w:rFonts w:ascii="Times New Roman" w:hAnsi="Times New Roman" w:cs="Times New Roman"/>
          <w:sz w:val="26"/>
          <w:szCs w:val="26"/>
          <w:lang w:val="en-US"/>
        </w:rPr>
      </w:pPr>
    </w:p>
    <w:p w14:paraId="35BAB7DB" w14:textId="09EB49A8" w:rsidR="001E39A0" w:rsidRPr="000D6F54" w:rsidRDefault="00397E4A" w:rsidP="003E6048">
      <w:pPr>
        <w:pStyle w:val="Heading2"/>
      </w:pPr>
      <w:bookmarkStart w:id="66" w:name="_Toc130206061"/>
      <w:r w:rsidRPr="000D6F54">
        <w:t xml:space="preserve">3.1 </w:t>
      </w:r>
      <w:r w:rsidR="00F526DE">
        <w:t>SƠ ĐỒ TỔNG QUAN</w:t>
      </w:r>
      <w:bookmarkEnd w:id="66"/>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6EC12777" w:rsidR="004553F7" w:rsidRDefault="002663B7"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6A5849CD" wp14:editId="079A90F9">
            <wp:extent cx="5579745" cy="47929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479298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31447D05" w:rsidR="00670978" w:rsidRPr="003E5C1C" w:rsidRDefault="00397E4A" w:rsidP="003E6048">
      <w:pPr>
        <w:pStyle w:val="Heading2"/>
      </w:pPr>
      <w:bookmarkStart w:id="67" w:name="_Toc130206062"/>
      <w:r w:rsidRPr="000D6F54">
        <w:t xml:space="preserve">3.2 </w:t>
      </w:r>
      <w:r w:rsidR="00E532DA">
        <w:t>MÔ TẢ CÁC LỚP</w:t>
      </w:r>
      <w:bookmarkEnd w:id="67"/>
    </w:p>
    <w:p w14:paraId="69F4EEF4" w14:textId="6E8D1F78" w:rsidR="00397E4A" w:rsidRPr="002C173F" w:rsidRDefault="00397E4A" w:rsidP="00C602B3">
      <w:pPr>
        <w:pStyle w:val="Heading3"/>
      </w:pPr>
      <w:bookmarkStart w:id="68" w:name="_Toc130206063"/>
      <w:r w:rsidRPr="002C173F">
        <w:t xml:space="preserve">3.2.1 Lớp </w:t>
      </w:r>
      <w:r w:rsidR="008B3DD4">
        <w:t>TaiKhoan</w:t>
      </w:r>
      <w:bookmarkEnd w:id="68"/>
    </w:p>
    <w:p w14:paraId="26A5D253" w14:textId="77777777" w:rsidR="00670978" w:rsidRDefault="00670978" w:rsidP="001E39A0">
      <w:pPr>
        <w:jc w:val="both"/>
        <w:rPr>
          <w:rFonts w:ascii="Times New Roman" w:hAnsi="Times New Roman" w:cs="Times New Roman"/>
          <w:sz w:val="26"/>
          <w:szCs w:val="26"/>
          <w:lang w:val="en-US"/>
        </w:rPr>
      </w:pPr>
    </w:p>
    <w:p w14:paraId="05EB1198" w14:textId="42827BF1" w:rsidR="00397E4A" w:rsidRPr="00EF6EE3" w:rsidRDefault="00397E4A" w:rsidP="00D05869">
      <w:pPr>
        <w:pStyle w:val="Heading4"/>
      </w:pPr>
      <w:bookmarkStart w:id="69" w:name="_Toc130206064"/>
      <w:r w:rsidRPr="00EF6EE3">
        <w:lastRenderedPageBreak/>
        <w:t>3.2.1.1 Bảng mô tả thuộc tính</w:t>
      </w:r>
      <w:bookmarkEnd w:id="69"/>
    </w:p>
    <w:tbl>
      <w:tblPr>
        <w:tblStyle w:val="TableGrid"/>
        <w:tblW w:w="5000" w:type="pct"/>
        <w:tblLayout w:type="fixed"/>
        <w:tblLook w:val="04A0" w:firstRow="1" w:lastRow="0" w:firstColumn="1" w:lastColumn="0" w:noHBand="0" w:noVBand="1"/>
      </w:tblPr>
      <w:tblGrid>
        <w:gridCol w:w="1317"/>
        <w:gridCol w:w="948"/>
        <w:gridCol w:w="1246"/>
        <w:gridCol w:w="1306"/>
        <w:gridCol w:w="992"/>
        <w:gridCol w:w="707"/>
        <w:gridCol w:w="850"/>
        <w:gridCol w:w="1411"/>
      </w:tblGrid>
      <w:tr w:rsidR="008E0B32" w:rsidRPr="00CE3387" w14:paraId="3C5B1188" w14:textId="77777777" w:rsidTr="00181E35">
        <w:trPr>
          <w:trHeight w:val="567"/>
          <w:tblHeader/>
        </w:trPr>
        <w:tc>
          <w:tcPr>
            <w:tcW w:w="750" w:type="pct"/>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540" w:type="pct"/>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710" w:type="pct"/>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744" w:type="pct"/>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565" w:type="pct"/>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403" w:type="pct"/>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484" w:type="pct"/>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804" w:type="pct"/>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8E0B32" w:rsidRPr="00CE3387" w14:paraId="1FE4465E" w14:textId="77777777" w:rsidTr="00275603">
        <w:trPr>
          <w:trHeight w:val="567"/>
        </w:trPr>
        <w:tc>
          <w:tcPr>
            <w:tcW w:w="750" w:type="pct"/>
            <w:vAlign w:val="center"/>
          </w:tcPr>
          <w:p w14:paraId="0CBC6AE0" w14:textId="5B664C51" w:rsidR="00A3607A" w:rsidRPr="00CE3387" w:rsidRDefault="003F3781" w:rsidP="001E39A0">
            <w:pPr>
              <w:jc w:val="both"/>
              <w:rPr>
                <w:rFonts w:ascii="Times New Roman" w:hAnsi="Times New Roman" w:cs="Times New Roman"/>
                <w:lang w:val="en-US"/>
              </w:rPr>
            </w:pPr>
            <w:r w:rsidRPr="00CE3387">
              <w:rPr>
                <w:rFonts w:ascii="Times New Roman" w:hAnsi="Times New Roman" w:cs="Times New Roman"/>
                <w:color w:val="000000"/>
              </w:rPr>
              <w:t>ID</w:t>
            </w:r>
          </w:p>
        </w:tc>
        <w:tc>
          <w:tcPr>
            <w:tcW w:w="540" w:type="pct"/>
            <w:vAlign w:val="center"/>
          </w:tcPr>
          <w:p w14:paraId="335CBD09" w14:textId="34749C67" w:rsidR="00A3607A" w:rsidRPr="00CE3387" w:rsidRDefault="001F7135" w:rsidP="001E39A0">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07CCDBD0" w14:textId="1E10EC06" w:rsidR="00A3607A" w:rsidRPr="00CE3387" w:rsidRDefault="001F7135" w:rsidP="001E39A0">
            <w:pPr>
              <w:jc w:val="both"/>
              <w:rPr>
                <w:rFonts w:ascii="Times New Roman" w:hAnsi="Times New Roman" w:cs="Times New Roman"/>
                <w:lang w:val="en-US"/>
              </w:rPr>
            </w:pPr>
            <w:r w:rsidRPr="00CE3387">
              <w:rPr>
                <w:rFonts w:ascii="Times New Roman" w:hAnsi="Times New Roman" w:cs="Times New Roman"/>
                <w:color w:val="000000"/>
              </w:rPr>
              <w:t>Int</w:t>
            </w:r>
            <w:r w:rsidR="00FB3162" w:rsidRPr="00CE3387">
              <w:rPr>
                <w:rFonts w:ascii="Times New Roman" w:hAnsi="Times New Roman" w:cs="Times New Roman"/>
                <w:color w:val="000000"/>
              </w:rPr>
              <w:t xml:space="preserve"> </w:t>
            </w:r>
            <w:r w:rsidR="008918D1" w:rsidRPr="00CE3387">
              <w:rPr>
                <w:rFonts w:ascii="Times New Roman" w:hAnsi="Times New Roman" w:cs="Times New Roman"/>
                <w:color w:val="000000"/>
              </w:rPr>
              <w:t>auto increment</w:t>
            </w:r>
          </w:p>
        </w:tc>
        <w:tc>
          <w:tcPr>
            <w:tcW w:w="744" w:type="pct"/>
            <w:vAlign w:val="center"/>
          </w:tcPr>
          <w:p w14:paraId="5919705C" w14:textId="7FD3CED5" w:rsidR="00A3607A" w:rsidRPr="00CE3387" w:rsidRDefault="00A3607A" w:rsidP="001E39A0">
            <w:pPr>
              <w:jc w:val="both"/>
              <w:rPr>
                <w:rFonts w:ascii="Times New Roman" w:hAnsi="Times New Roman" w:cs="Times New Roman"/>
                <w:lang w:val="en-US"/>
              </w:rPr>
            </w:pPr>
          </w:p>
        </w:tc>
        <w:tc>
          <w:tcPr>
            <w:tcW w:w="565" w:type="pct"/>
            <w:vAlign w:val="center"/>
          </w:tcPr>
          <w:p w14:paraId="3FF8634C" w14:textId="77777777" w:rsidR="00A3607A" w:rsidRPr="00CE3387" w:rsidRDefault="00A3607A" w:rsidP="001E39A0">
            <w:pPr>
              <w:jc w:val="both"/>
              <w:rPr>
                <w:rFonts w:ascii="Times New Roman" w:hAnsi="Times New Roman" w:cs="Times New Roman"/>
                <w:lang w:val="en-US"/>
              </w:rPr>
            </w:pPr>
          </w:p>
        </w:tc>
        <w:tc>
          <w:tcPr>
            <w:tcW w:w="403" w:type="pct"/>
            <w:vAlign w:val="center"/>
          </w:tcPr>
          <w:p w14:paraId="37062756" w14:textId="77777777" w:rsidR="00A3607A" w:rsidRPr="00CE3387" w:rsidRDefault="00A3607A" w:rsidP="001E39A0">
            <w:pPr>
              <w:jc w:val="both"/>
              <w:rPr>
                <w:rFonts w:ascii="Times New Roman" w:hAnsi="Times New Roman" w:cs="Times New Roman"/>
                <w:lang w:val="en-US"/>
              </w:rPr>
            </w:pPr>
          </w:p>
        </w:tc>
        <w:tc>
          <w:tcPr>
            <w:tcW w:w="484" w:type="pct"/>
            <w:vAlign w:val="center"/>
          </w:tcPr>
          <w:p w14:paraId="021FE816" w14:textId="77777777" w:rsidR="00A3607A" w:rsidRPr="00CE3387" w:rsidRDefault="00A3607A" w:rsidP="001E39A0">
            <w:pPr>
              <w:jc w:val="both"/>
              <w:rPr>
                <w:rFonts w:ascii="Times New Roman" w:hAnsi="Times New Roman" w:cs="Times New Roman"/>
                <w:lang w:val="en-US"/>
              </w:rPr>
            </w:pPr>
          </w:p>
        </w:tc>
        <w:tc>
          <w:tcPr>
            <w:tcW w:w="804" w:type="pct"/>
            <w:vAlign w:val="center"/>
          </w:tcPr>
          <w:p w14:paraId="1D173F4E" w14:textId="39C0B218" w:rsidR="00A3607A" w:rsidRPr="00CE3387" w:rsidRDefault="000E14E2" w:rsidP="009561D9">
            <w:pPr>
              <w:jc w:val="both"/>
              <w:rPr>
                <w:rFonts w:ascii="Times New Roman" w:hAnsi="Times New Roman" w:cs="Times New Roman"/>
                <w:lang w:val="en-US"/>
              </w:rPr>
            </w:pPr>
            <w:r w:rsidRPr="00CE3387">
              <w:rPr>
                <w:rFonts w:ascii="Times New Roman" w:hAnsi="Times New Roman" w:cs="Times New Roman"/>
                <w:lang w:val="en-US"/>
              </w:rPr>
              <w:t>ID Tài Khoản</w:t>
            </w:r>
          </w:p>
        </w:tc>
      </w:tr>
      <w:tr w:rsidR="008E0B32" w:rsidRPr="00CE3387" w14:paraId="21D13152" w14:textId="77777777" w:rsidTr="00275603">
        <w:trPr>
          <w:trHeight w:val="567"/>
        </w:trPr>
        <w:tc>
          <w:tcPr>
            <w:tcW w:w="750" w:type="pct"/>
            <w:vAlign w:val="center"/>
          </w:tcPr>
          <w:p w14:paraId="136C4304" w14:textId="073711C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TaiKhoan</w:t>
            </w:r>
          </w:p>
        </w:tc>
        <w:tc>
          <w:tcPr>
            <w:tcW w:w="540" w:type="pct"/>
            <w:vAlign w:val="center"/>
          </w:tcPr>
          <w:p w14:paraId="3B53B324" w14:textId="074CFC4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0C38E2" w14:textId="1F0F462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10EEF08D" w14:textId="216796C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8EF869" w14:textId="7F58DC9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CDCADE9"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79088E5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5849C9D7" w14:textId="617329D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ài Khoản</w:t>
            </w:r>
          </w:p>
        </w:tc>
      </w:tr>
      <w:tr w:rsidR="00CE356C" w:rsidRPr="00CE3387" w14:paraId="7123BD2C" w14:textId="77777777" w:rsidTr="00275603">
        <w:trPr>
          <w:trHeight w:val="567"/>
        </w:trPr>
        <w:tc>
          <w:tcPr>
            <w:tcW w:w="750" w:type="pct"/>
            <w:vAlign w:val="center"/>
          </w:tcPr>
          <w:p w14:paraId="53CD47AE" w14:textId="7918890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atKhau</w:t>
            </w:r>
          </w:p>
        </w:tc>
        <w:tc>
          <w:tcPr>
            <w:tcW w:w="540" w:type="pct"/>
            <w:vAlign w:val="center"/>
          </w:tcPr>
          <w:p w14:paraId="0543CFBB" w14:textId="78AC670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84F388" w14:textId="50DFF56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87F5D88" w14:textId="631F8CE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33FBEE" w14:textId="3521D7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300</w:t>
            </w:r>
          </w:p>
        </w:tc>
        <w:tc>
          <w:tcPr>
            <w:tcW w:w="403" w:type="pct"/>
            <w:vAlign w:val="center"/>
          </w:tcPr>
          <w:p w14:paraId="1A54A4EB"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3C477B7A"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1D58C253" w14:textId="3CCC5C9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ật Khẩu</w:t>
            </w:r>
          </w:p>
        </w:tc>
      </w:tr>
      <w:tr w:rsidR="00CE356C" w:rsidRPr="00CE3387" w14:paraId="434AA977" w14:textId="77777777" w:rsidTr="00275603">
        <w:trPr>
          <w:trHeight w:val="567"/>
        </w:trPr>
        <w:tc>
          <w:tcPr>
            <w:tcW w:w="750" w:type="pct"/>
            <w:vAlign w:val="center"/>
          </w:tcPr>
          <w:p w14:paraId="35C3A5B9" w14:textId="13998C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c>
          <w:tcPr>
            <w:tcW w:w="540" w:type="pct"/>
            <w:vAlign w:val="center"/>
          </w:tcPr>
          <w:p w14:paraId="2DB97849" w14:textId="63364AE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3F484656" w14:textId="33BA8E1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52BF2576" w14:textId="6FE0494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A0D0001" w14:textId="196DD3F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2FC5DB90"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5484FBCD"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CBCD52C" w14:textId="0D8679F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r>
      <w:tr w:rsidR="00426D9D" w:rsidRPr="00CE3387" w14:paraId="3AF99B0A" w14:textId="77777777" w:rsidTr="00275603">
        <w:trPr>
          <w:trHeight w:val="567"/>
        </w:trPr>
        <w:tc>
          <w:tcPr>
            <w:tcW w:w="750" w:type="pct"/>
            <w:vAlign w:val="center"/>
          </w:tcPr>
          <w:p w14:paraId="30C8E7C7" w14:textId="3347D28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DT</w:t>
            </w:r>
          </w:p>
        </w:tc>
        <w:tc>
          <w:tcPr>
            <w:tcW w:w="540" w:type="pct"/>
            <w:vAlign w:val="center"/>
          </w:tcPr>
          <w:p w14:paraId="26708D8B" w14:textId="53BD51C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46F2D594" w14:textId="4787F8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6CF85E90" w14:textId="4DE858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F50A550" w14:textId="1057DBE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5</w:t>
            </w:r>
          </w:p>
        </w:tc>
        <w:tc>
          <w:tcPr>
            <w:tcW w:w="403" w:type="pct"/>
            <w:vAlign w:val="center"/>
          </w:tcPr>
          <w:p w14:paraId="23E2B03A"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4A8F6375"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79E756CB" w14:textId="28804AD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SĐT</w:t>
            </w:r>
          </w:p>
        </w:tc>
      </w:tr>
      <w:tr w:rsidR="00426D9D" w:rsidRPr="00CE3387" w14:paraId="329BA17C" w14:textId="77777777" w:rsidTr="00275603">
        <w:trPr>
          <w:trHeight w:val="567"/>
        </w:trPr>
        <w:tc>
          <w:tcPr>
            <w:tcW w:w="750" w:type="pct"/>
            <w:vAlign w:val="center"/>
          </w:tcPr>
          <w:p w14:paraId="61B878ED" w14:textId="673B297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VaiTro</w:t>
            </w:r>
          </w:p>
        </w:tc>
        <w:tc>
          <w:tcPr>
            <w:tcW w:w="540" w:type="pct"/>
            <w:vAlign w:val="center"/>
          </w:tcPr>
          <w:p w14:paraId="7D040046" w14:textId="40A161F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D8B7804" w14:textId="60C2EDC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744" w:type="pct"/>
            <w:vAlign w:val="center"/>
          </w:tcPr>
          <w:p w14:paraId="0A87EB3A" w14:textId="6240FF6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DocGia</w:t>
            </w:r>
          </w:p>
        </w:tc>
        <w:tc>
          <w:tcPr>
            <w:tcW w:w="565" w:type="pct"/>
            <w:vAlign w:val="center"/>
          </w:tcPr>
          <w:p w14:paraId="1B57C546"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1137C08F"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22E2F54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77E8A1FF" w14:textId="612E9B38" w:rsidR="008C37FF" w:rsidRPr="00CE3387" w:rsidRDefault="008C37FF" w:rsidP="008C37FF">
            <w:pPr>
              <w:pStyle w:val="NormalWeb"/>
              <w:spacing w:before="240"/>
              <w:jc w:val="both"/>
              <w:rPr>
                <w:sz w:val="22"/>
                <w:szCs w:val="22"/>
              </w:rPr>
            </w:pPr>
            <w:r w:rsidRPr="00CE3387">
              <w:rPr>
                <w:color w:val="000000"/>
                <w:sz w:val="22"/>
                <w:szCs w:val="22"/>
              </w:rPr>
              <w:t>Vai trò</w:t>
            </w:r>
          </w:p>
        </w:tc>
      </w:tr>
      <w:tr w:rsidR="00426D9D" w:rsidRPr="00CE3387" w14:paraId="5972A2B4" w14:textId="77777777" w:rsidTr="00275603">
        <w:trPr>
          <w:trHeight w:val="567"/>
        </w:trPr>
        <w:tc>
          <w:tcPr>
            <w:tcW w:w="750" w:type="pct"/>
            <w:vAlign w:val="center"/>
          </w:tcPr>
          <w:p w14:paraId="69F6D22C" w14:textId="6DD1C2F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HoTen</w:t>
            </w:r>
          </w:p>
        </w:tc>
        <w:tc>
          <w:tcPr>
            <w:tcW w:w="540" w:type="pct"/>
            <w:vAlign w:val="center"/>
          </w:tcPr>
          <w:p w14:paraId="3CE9CACF" w14:textId="78EA07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70164575" w14:textId="2CD04E0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17386AD" w14:textId="63426BD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68026759" w14:textId="63D42C4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F43ACA1"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22427A87"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6B633EF1" w14:textId="32CAB233" w:rsidR="008C37FF" w:rsidRPr="00CE3387" w:rsidRDefault="008C37FF" w:rsidP="008C37FF">
            <w:pPr>
              <w:pStyle w:val="NormalWeb"/>
              <w:spacing w:before="240"/>
              <w:jc w:val="both"/>
              <w:rPr>
                <w:sz w:val="22"/>
                <w:szCs w:val="22"/>
              </w:rPr>
            </w:pPr>
            <w:r w:rsidRPr="00CE3387">
              <w:rPr>
                <w:color w:val="000000"/>
                <w:sz w:val="22"/>
                <w:szCs w:val="22"/>
              </w:rPr>
              <w:t>Họ tên</w:t>
            </w:r>
          </w:p>
        </w:tc>
      </w:tr>
      <w:tr w:rsidR="00426D9D" w:rsidRPr="00CE3387" w14:paraId="7A50BE77" w14:textId="77777777" w:rsidTr="00275603">
        <w:trPr>
          <w:trHeight w:val="567"/>
        </w:trPr>
        <w:tc>
          <w:tcPr>
            <w:tcW w:w="750" w:type="pct"/>
            <w:vAlign w:val="center"/>
          </w:tcPr>
          <w:p w14:paraId="39B761A5" w14:textId="16C89854"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CCCD</w:t>
            </w:r>
          </w:p>
        </w:tc>
        <w:tc>
          <w:tcPr>
            <w:tcW w:w="540" w:type="pct"/>
            <w:vAlign w:val="center"/>
          </w:tcPr>
          <w:p w14:paraId="4B29C265" w14:textId="41233B1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C137329" w14:textId="6351A76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3135B6E6" w14:textId="1DE9A24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74B66893" w14:textId="433C7EE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2</w:t>
            </w:r>
          </w:p>
        </w:tc>
        <w:tc>
          <w:tcPr>
            <w:tcW w:w="403" w:type="pct"/>
            <w:vAlign w:val="center"/>
          </w:tcPr>
          <w:p w14:paraId="14D6B323"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0BA2F034"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4E5ADFF" w14:textId="55B127A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CCCD</w:t>
            </w:r>
          </w:p>
        </w:tc>
      </w:tr>
      <w:tr w:rsidR="00426D9D" w:rsidRPr="00CE3387" w14:paraId="04E0A6E8" w14:textId="77777777" w:rsidTr="00275603">
        <w:trPr>
          <w:trHeight w:val="567"/>
        </w:trPr>
        <w:tc>
          <w:tcPr>
            <w:tcW w:w="750" w:type="pct"/>
            <w:vAlign w:val="center"/>
          </w:tcPr>
          <w:p w14:paraId="629F196D" w14:textId="7CEADD3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GioiTinh</w:t>
            </w:r>
          </w:p>
        </w:tc>
        <w:tc>
          <w:tcPr>
            <w:tcW w:w="540" w:type="pct"/>
            <w:vAlign w:val="center"/>
          </w:tcPr>
          <w:p w14:paraId="0C9F4424" w14:textId="3A7502E4"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5505CEE0" w14:textId="38BD58D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Boolean</w:t>
            </w:r>
          </w:p>
        </w:tc>
        <w:tc>
          <w:tcPr>
            <w:tcW w:w="744" w:type="pct"/>
            <w:vAlign w:val="center"/>
          </w:tcPr>
          <w:p w14:paraId="5ADE513F" w14:textId="1E2B91D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False</w:t>
            </w:r>
          </w:p>
        </w:tc>
        <w:tc>
          <w:tcPr>
            <w:tcW w:w="565" w:type="pct"/>
            <w:vAlign w:val="center"/>
          </w:tcPr>
          <w:p w14:paraId="1DDFD0FB"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2E60E0A9"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55978511"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30D8B691" w14:textId="5F80F9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Giới tính</w:t>
            </w:r>
          </w:p>
        </w:tc>
      </w:tr>
      <w:tr w:rsidR="008E0B32" w:rsidRPr="00CE3387" w14:paraId="1C1F699D" w14:textId="77777777" w:rsidTr="00275603">
        <w:trPr>
          <w:trHeight w:val="567"/>
        </w:trPr>
        <w:tc>
          <w:tcPr>
            <w:tcW w:w="750" w:type="pct"/>
            <w:vAlign w:val="center"/>
          </w:tcPr>
          <w:p w14:paraId="715DE60F" w14:textId="69E9C5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NgaySinh</w:t>
            </w:r>
          </w:p>
        </w:tc>
        <w:tc>
          <w:tcPr>
            <w:tcW w:w="540" w:type="pct"/>
            <w:vAlign w:val="center"/>
          </w:tcPr>
          <w:p w14:paraId="3A4FD465" w14:textId="468211B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239405C7" w14:textId="6EAFC79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Date</w:t>
            </w:r>
          </w:p>
        </w:tc>
        <w:tc>
          <w:tcPr>
            <w:tcW w:w="744" w:type="pct"/>
            <w:vAlign w:val="center"/>
          </w:tcPr>
          <w:p w14:paraId="00AE6A08" w14:textId="0267DDB7"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E265400"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5F716C73"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1D5A6506"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2FE26A94" w14:textId="0890967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gày sinh</w:t>
            </w:r>
          </w:p>
        </w:tc>
      </w:tr>
      <w:tr w:rsidR="00275603" w:rsidRPr="00CE3387" w14:paraId="5EBCE2C0" w14:textId="77777777" w:rsidTr="00275603">
        <w:trPr>
          <w:trHeight w:val="567"/>
        </w:trPr>
        <w:tc>
          <w:tcPr>
            <w:tcW w:w="750" w:type="pct"/>
            <w:vAlign w:val="center"/>
          </w:tcPr>
          <w:p w14:paraId="3D5A4A2F" w14:textId="15124B1F" w:rsidR="008C37FF" w:rsidRPr="00CE3387" w:rsidRDefault="008C37FF" w:rsidP="008C37FF">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540" w:type="pct"/>
            <w:vAlign w:val="center"/>
          </w:tcPr>
          <w:p w14:paraId="4BDCBFF2" w14:textId="47C675A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6EBC7CB4" w14:textId="02797A4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744" w:type="pct"/>
            <w:vAlign w:val="center"/>
          </w:tcPr>
          <w:p w14:paraId="500904C5" w14:textId="77D73F37"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HoatDong</w:t>
            </w:r>
          </w:p>
        </w:tc>
        <w:tc>
          <w:tcPr>
            <w:tcW w:w="565" w:type="pct"/>
            <w:vAlign w:val="center"/>
          </w:tcPr>
          <w:p w14:paraId="0508CB51"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3D6C9C6C"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0AB9A55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F08C6BC" w14:textId="2924CA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rạng thái tài khoản</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0FD47E67" w:rsidR="00397E4A" w:rsidRPr="00EF6EE3" w:rsidRDefault="00397E4A" w:rsidP="00D05869">
      <w:pPr>
        <w:pStyle w:val="Heading4"/>
      </w:pPr>
      <w:bookmarkStart w:id="70" w:name="_Toc130206065"/>
      <w:r w:rsidRPr="00EF6EE3">
        <w:t>3.2.1.2 Bảng mô tả phương thức</w:t>
      </w:r>
      <w:bookmarkEnd w:id="70"/>
    </w:p>
    <w:p w14:paraId="6601FE79" w14:textId="77777777" w:rsidR="00670978" w:rsidRDefault="00670978" w:rsidP="001E39A0">
      <w:pPr>
        <w:jc w:val="both"/>
        <w:rPr>
          <w:rFonts w:ascii="Times New Roman" w:hAnsi="Times New Roman" w:cs="Times New Roman"/>
          <w:sz w:val="26"/>
          <w:szCs w:val="26"/>
          <w:lang w:val="en-US"/>
        </w:rPr>
      </w:pPr>
    </w:p>
    <w:p w14:paraId="4D0CA36D" w14:textId="41800DA5" w:rsidR="00BB234B" w:rsidRPr="002C173F" w:rsidRDefault="00BB234B" w:rsidP="00C602B3">
      <w:pPr>
        <w:pStyle w:val="Heading3"/>
      </w:pPr>
      <w:bookmarkStart w:id="71" w:name="_Toc130206066"/>
      <w:r w:rsidRPr="002C173F">
        <w:t xml:space="preserve">3.2.1 Lớp </w:t>
      </w:r>
      <w:r w:rsidR="00590609">
        <w:t>ThuThu</w:t>
      </w:r>
      <w:bookmarkEnd w:id="71"/>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38C2EA8C" w:rsidR="00BB234B" w:rsidRPr="00EF6EE3" w:rsidRDefault="00BB234B" w:rsidP="00D05869">
      <w:pPr>
        <w:pStyle w:val="Heading4"/>
      </w:pPr>
      <w:bookmarkStart w:id="72" w:name="_Toc130206067"/>
      <w:r w:rsidRPr="00EF6EE3">
        <w:t>3.2.1.1 Bảng mô tả thuộc tính</w:t>
      </w:r>
      <w:bookmarkEnd w:id="72"/>
    </w:p>
    <w:tbl>
      <w:tblPr>
        <w:tblStyle w:val="TableGrid"/>
        <w:tblW w:w="5000" w:type="pct"/>
        <w:tblLayout w:type="fixed"/>
        <w:tblLook w:val="04A0" w:firstRow="1" w:lastRow="0" w:firstColumn="1" w:lastColumn="0" w:noHBand="0" w:noVBand="1"/>
      </w:tblPr>
      <w:tblGrid>
        <w:gridCol w:w="1695"/>
        <w:gridCol w:w="994"/>
        <w:gridCol w:w="992"/>
        <w:gridCol w:w="992"/>
        <w:gridCol w:w="992"/>
        <w:gridCol w:w="851"/>
        <w:gridCol w:w="850"/>
        <w:gridCol w:w="1411"/>
      </w:tblGrid>
      <w:tr w:rsidR="00BE0C7C" w:rsidRPr="00697F90" w14:paraId="693C6258" w14:textId="77777777" w:rsidTr="00181E35">
        <w:trPr>
          <w:trHeight w:val="567"/>
          <w:tblHeader/>
        </w:trPr>
        <w:tc>
          <w:tcPr>
            <w:tcW w:w="966" w:type="pct"/>
            <w:vAlign w:val="center"/>
          </w:tcPr>
          <w:p w14:paraId="54D7423E"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Tên thuộc tính</w:t>
            </w:r>
          </w:p>
        </w:tc>
        <w:tc>
          <w:tcPr>
            <w:tcW w:w="566" w:type="pct"/>
            <w:vAlign w:val="center"/>
          </w:tcPr>
          <w:p w14:paraId="61152CAC"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Kiểu truy cập</w:t>
            </w:r>
          </w:p>
        </w:tc>
        <w:tc>
          <w:tcPr>
            <w:tcW w:w="565" w:type="pct"/>
            <w:vAlign w:val="center"/>
          </w:tcPr>
          <w:p w14:paraId="045FAEC2"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Kiểu dữ liệu</w:t>
            </w:r>
          </w:p>
        </w:tc>
        <w:tc>
          <w:tcPr>
            <w:tcW w:w="565" w:type="pct"/>
            <w:vAlign w:val="center"/>
          </w:tcPr>
          <w:p w14:paraId="65C00E02"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Giá trị mặc nhiên</w:t>
            </w:r>
          </w:p>
        </w:tc>
        <w:tc>
          <w:tcPr>
            <w:tcW w:w="565" w:type="pct"/>
            <w:vAlign w:val="center"/>
          </w:tcPr>
          <w:p w14:paraId="13E65226"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Kích thước</w:t>
            </w:r>
          </w:p>
        </w:tc>
        <w:tc>
          <w:tcPr>
            <w:tcW w:w="485" w:type="pct"/>
            <w:vAlign w:val="center"/>
          </w:tcPr>
          <w:p w14:paraId="05EA331B"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Min</w:t>
            </w:r>
          </w:p>
        </w:tc>
        <w:tc>
          <w:tcPr>
            <w:tcW w:w="484" w:type="pct"/>
            <w:vAlign w:val="center"/>
          </w:tcPr>
          <w:p w14:paraId="04B7483D"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Max</w:t>
            </w:r>
          </w:p>
        </w:tc>
        <w:tc>
          <w:tcPr>
            <w:tcW w:w="804" w:type="pct"/>
            <w:vAlign w:val="center"/>
          </w:tcPr>
          <w:p w14:paraId="065AECD5" w14:textId="77777777" w:rsidR="002235CC" w:rsidRPr="001277D6" w:rsidRDefault="002235CC" w:rsidP="007B1418">
            <w:pPr>
              <w:jc w:val="center"/>
              <w:rPr>
                <w:rFonts w:ascii="Times New Roman" w:hAnsi="Times New Roman" w:cs="Times New Roman"/>
                <w:b/>
                <w:bCs/>
                <w:lang w:val="en-US"/>
              </w:rPr>
            </w:pPr>
            <w:r w:rsidRPr="001277D6">
              <w:rPr>
                <w:rFonts w:ascii="Times New Roman" w:hAnsi="Times New Roman" w:cs="Times New Roman"/>
                <w:b/>
                <w:bCs/>
                <w:lang w:val="en-US"/>
              </w:rPr>
              <w:t>Diễn giải</w:t>
            </w:r>
          </w:p>
        </w:tc>
      </w:tr>
      <w:tr w:rsidR="00BE0C7C" w:rsidRPr="00697F90" w14:paraId="3DAE7085" w14:textId="77777777" w:rsidTr="0083398A">
        <w:trPr>
          <w:trHeight w:val="567"/>
        </w:trPr>
        <w:tc>
          <w:tcPr>
            <w:tcW w:w="966" w:type="pct"/>
            <w:vAlign w:val="center"/>
          </w:tcPr>
          <w:p w14:paraId="4C95C84C" w14:textId="2E76B208" w:rsidR="002235CC" w:rsidRPr="001277D6" w:rsidRDefault="005E3102" w:rsidP="007B1418">
            <w:pPr>
              <w:jc w:val="both"/>
              <w:rPr>
                <w:rFonts w:ascii="Times New Roman" w:hAnsi="Times New Roman" w:cs="Times New Roman"/>
                <w:lang w:val="en-US"/>
              </w:rPr>
            </w:pPr>
            <w:r w:rsidRPr="001277D6">
              <w:rPr>
                <w:color w:val="000000"/>
              </w:rPr>
              <w:t>ThuThuID</w:t>
            </w:r>
          </w:p>
        </w:tc>
        <w:tc>
          <w:tcPr>
            <w:tcW w:w="566" w:type="pct"/>
            <w:vAlign w:val="center"/>
          </w:tcPr>
          <w:p w14:paraId="2931EEE4" w14:textId="77777777" w:rsidR="002235CC" w:rsidRPr="001277D6" w:rsidRDefault="002235CC" w:rsidP="007B1418">
            <w:pPr>
              <w:jc w:val="both"/>
              <w:rPr>
                <w:rFonts w:ascii="Times New Roman" w:hAnsi="Times New Roman" w:cs="Times New Roman"/>
                <w:lang w:val="en-US"/>
              </w:rPr>
            </w:pPr>
            <w:r w:rsidRPr="001277D6">
              <w:rPr>
                <w:rFonts w:ascii="Times New Roman" w:hAnsi="Times New Roman" w:cs="Times New Roman"/>
                <w:color w:val="000000"/>
              </w:rPr>
              <w:t>private</w:t>
            </w:r>
          </w:p>
        </w:tc>
        <w:tc>
          <w:tcPr>
            <w:tcW w:w="565" w:type="pct"/>
            <w:vAlign w:val="center"/>
          </w:tcPr>
          <w:p w14:paraId="7BA66E27" w14:textId="50FF261D" w:rsidR="002235CC" w:rsidRPr="001277D6" w:rsidRDefault="005E3102" w:rsidP="007B1418">
            <w:pPr>
              <w:jc w:val="both"/>
              <w:rPr>
                <w:rFonts w:ascii="Times New Roman" w:hAnsi="Times New Roman" w:cs="Times New Roman"/>
                <w:lang w:val="en-US"/>
              </w:rPr>
            </w:pPr>
            <w:r w:rsidRPr="001277D6">
              <w:rPr>
                <w:rFonts w:ascii="Times New Roman" w:hAnsi="Times New Roman" w:cs="Times New Roman"/>
                <w:color w:val="000000"/>
              </w:rPr>
              <w:t>String</w:t>
            </w:r>
          </w:p>
        </w:tc>
        <w:tc>
          <w:tcPr>
            <w:tcW w:w="565" w:type="pct"/>
            <w:vAlign w:val="center"/>
          </w:tcPr>
          <w:p w14:paraId="3ADCB964" w14:textId="77777777" w:rsidR="002235CC" w:rsidRPr="001277D6" w:rsidRDefault="002235CC" w:rsidP="007B1418">
            <w:pPr>
              <w:jc w:val="both"/>
              <w:rPr>
                <w:rFonts w:ascii="Times New Roman" w:hAnsi="Times New Roman" w:cs="Times New Roman"/>
                <w:lang w:val="en-US"/>
              </w:rPr>
            </w:pPr>
          </w:p>
        </w:tc>
        <w:tc>
          <w:tcPr>
            <w:tcW w:w="565" w:type="pct"/>
            <w:vAlign w:val="center"/>
          </w:tcPr>
          <w:p w14:paraId="40C10878" w14:textId="2959A9FC" w:rsidR="002235CC" w:rsidRPr="001277D6" w:rsidRDefault="006D33B0" w:rsidP="007B1418">
            <w:pPr>
              <w:jc w:val="both"/>
              <w:rPr>
                <w:rFonts w:ascii="Times New Roman" w:hAnsi="Times New Roman" w:cs="Times New Roman"/>
                <w:lang w:val="en-US"/>
              </w:rPr>
            </w:pPr>
            <w:r w:rsidRPr="001277D6">
              <w:rPr>
                <w:rFonts w:ascii="Times New Roman" w:hAnsi="Times New Roman" w:cs="Times New Roman"/>
                <w:lang w:val="en-US"/>
              </w:rPr>
              <w:t>8</w:t>
            </w:r>
          </w:p>
        </w:tc>
        <w:tc>
          <w:tcPr>
            <w:tcW w:w="485" w:type="pct"/>
            <w:vAlign w:val="center"/>
          </w:tcPr>
          <w:p w14:paraId="486EC6F3" w14:textId="77777777" w:rsidR="002235CC" w:rsidRPr="001277D6"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1277D6" w:rsidRDefault="002235CC" w:rsidP="007B1418">
            <w:pPr>
              <w:jc w:val="both"/>
              <w:rPr>
                <w:rFonts w:ascii="Times New Roman" w:hAnsi="Times New Roman" w:cs="Times New Roman"/>
                <w:lang w:val="en-US"/>
              </w:rPr>
            </w:pPr>
          </w:p>
        </w:tc>
        <w:tc>
          <w:tcPr>
            <w:tcW w:w="804" w:type="pct"/>
            <w:vAlign w:val="center"/>
          </w:tcPr>
          <w:p w14:paraId="2C61C424" w14:textId="5EBB7A9F" w:rsidR="002235CC" w:rsidRPr="001277D6" w:rsidRDefault="002235CC" w:rsidP="007B1418">
            <w:pPr>
              <w:jc w:val="both"/>
              <w:rPr>
                <w:rFonts w:ascii="Times New Roman" w:hAnsi="Times New Roman" w:cs="Times New Roman"/>
                <w:lang w:val="en-US"/>
              </w:rPr>
            </w:pPr>
            <w:r w:rsidRPr="001277D6">
              <w:rPr>
                <w:rFonts w:ascii="Times New Roman" w:hAnsi="Times New Roman" w:cs="Times New Roman"/>
                <w:lang w:val="en-US"/>
              </w:rPr>
              <w:t xml:space="preserve">ID </w:t>
            </w:r>
            <w:r w:rsidR="00A31277" w:rsidRPr="001277D6">
              <w:rPr>
                <w:rFonts w:ascii="Times New Roman" w:hAnsi="Times New Roman" w:cs="Times New Roman"/>
                <w:lang w:val="en-US"/>
              </w:rPr>
              <w:t>Thủ thư</w:t>
            </w:r>
          </w:p>
        </w:tc>
      </w:tr>
      <w:tr w:rsidR="00BE0C7C" w:rsidRPr="00697F90" w14:paraId="58676A48" w14:textId="77777777" w:rsidTr="0083398A">
        <w:trPr>
          <w:trHeight w:val="567"/>
        </w:trPr>
        <w:tc>
          <w:tcPr>
            <w:tcW w:w="966" w:type="pct"/>
            <w:vAlign w:val="center"/>
          </w:tcPr>
          <w:p w14:paraId="4D659B34" w14:textId="77777777" w:rsidR="008842AB" w:rsidRPr="001277D6" w:rsidRDefault="008842AB" w:rsidP="008842AB">
            <w:pPr>
              <w:pStyle w:val="NormalWeb"/>
              <w:spacing w:before="240"/>
              <w:jc w:val="both"/>
              <w:rPr>
                <w:sz w:val="22"/>
                <w:szCs w:val="22"/>
              </w:rPr>
            </w:pPr>
            <w:r w:rsidRPr="001277D6">
              <w:rPr>
                <w:color w:val="000000"/>
                <w:sz w:val="22"/>
                <w:szCs w:val="22"/>
              </w:rPr>
              <w:t>ngayBDLamViec</w:t>
            </w:r>
          </w:p>
          <w:p w14:paraId="681F772E" w14:textId="1F22EEC3" w:rsidR="002235CC" w:rsidRPr="001277D6" w:rsidRDefault="002235CC" w:rsidP="007B1418">
            <w:pPr>
              <w:jc w:val="both"/>
              <w:rPr>
                <w:rFonts w:ascii="Times New Roman" w:hAnsi="Times New Roman" w:cs="Times New Roman"/>
                <w:lang w:val="en-US"/>
              </w:rPr>
            </w:pPr>
          </w:p>
        </w:tc>
        <w:tc>
          <w:tcPr>
            <w:tcW w:w="566" w:type="pct"/>
            <w:vAlign w:val="center"/>
          </w:tcPr>
          <w:p w14:paraId="1A2C09E3" w14:textId="77777777" w:rsidR="002235CC" w:rsidRPr="001277D6" w:rsidRDefault="002235CC" w:rsidP="007B1418">
            <w:pPr>
              <w:jc w:val="both"/>
              <w:rPr>
                <w:rFonts w:ascii="Times New Roman" w:hAnsi="Times New Roman" w:cs="Times New Roman"/>
                <w:lang w:val="en-US"/>
              </w:rPr>
            </w:pPr>
            <w:r w:rsidRPr="001277D6">
              <w:rPr>
                <w:rFonts w:ascii="Times New Roman" w:hAnsi="Times New Roman" w:cs="Times New Roman"/>
                <w:color w:val="000000"/>
              </w:rPr>
              <w:t>private</w:t>
            </w:r>
          </w:p>
        </w:tc>
        <w:tc>
          <w:tcPr>
            <w:tcW w:w="565" w:type="pct"/>
            <w:vAlign w:val="center"/>
          </w:tcPr>
          <w:p w14:paraId="26840BB4" w14:textId="21AF2F60" w:rsidR="002235CC" w:rsidRPr="001277D6" w:rsidRDefault="00A31277" w:rsidP="007B1418">
            <w:pPr>
              <w:jc w:val="both"/>
              <w:rPr>
                <w:rFonts w:ascii="Times New Roman" w:hAnsi="Times New Roman" w:cs="Times New Roman"/>
                <w:lang w:val="en-US"/>
              </w:rPr>
            </w:pPr>
            <w:r w:rsidRPr="001277D6">
              <w:rPr>
                <w:rFonts w:ascii="Times New Roman" w:hAnsi="Times New Roman" w:cs="Times New Roman"/>
                <w:color w:val="000000"/>
              </w:rPr>
              <w:t>Date</w:t>
            </w:r>
          </w:p>
        </w:tc>
        <w:tc>
          <w:tcPr>
            <w:tcW w:w="565" w:type="pct"/>
            <w:vAlign w:val="center"/>
          </w:tcPr>
          <w:p w14:paraId="32C1C1BF" w14:textId="20EC31E7" w:rsidR="002235CC" w:rsidRPr="001277D6" w:rsidRDefault="002235CC" w:rsidP="007B1418">
            <w:pPr>
              <w:jc w:val="both"/>
              <w:rPr>
                <w:rFonts w:ascii="Times New Roman" w:hAnsi="Times New Roman" w:cs="Times New Roman"/>
                <w:lang w:val="en-US"/>
              </w:rPr>
            </w:pPr>
          </w:p>
        </w:tc>
        <w:tc>
          <w:tcPr>
            <w:tcW w:w="565" w:type="pct"/>
            <w:vAlign w:val="center"/>
          </w:tcPr>
          <w:p w14:paraId="4E328F8E" w14:textId="50520FFE" w:rsidR="002235CC" w:rsidRPr="001277D6" w:rsidRDefault="002235CC" w:rsidP="007B1418">
            <w:pPr>
              <w:jc w:val="both"/>
              <w:rPr>
                <w:rFonts w:ascii="Times New Roman" w:hAnsi="Times New Roman" w:cs="Times New Roman"/>
                <w:lang w:val="en-US"/>
              </w:rPr>
            </w:pPr>
          </w:p>
        </w:tc>
        <w:tc>
          <w:tcPr>
            <w:tcW w:w="485" w:type="pct"/>
            <w:vAlign w:val="center"/>
          </w:tcPr>
          <w:p w14:paraId="04BA2C42" w14:textId="77777777" w:rsidR="002235CC" w:rsidRPr="001277D6" w:rsidRDefault="002235CC" w:rsidP="007B1418">
            <w:pPr>
              <w:jc w:val="both"/>
              <w:rPr>
                <w:rFonts w:ascii="Times New Roman" w:hAnsi="Times New Roman" w:cs="Times New Roman"/>
                <w:lang w:val="en-US"/>
              </w:rPr>
            </w:pPr>
          </w:p>
        </w:tc>
        <w:tc>
          <w:tcPr>
            <w:tcW w:w="484" w:type="pct"/>
            <w:vAlign w:val="center"/>
          </w:tcPr>
          <w:p w14:paraId="75408224" w14:textId="77777777" w:rsidR="002235CC" w:rsidRPr="001277D6" w:rsidRDefault="002235CC" w:rsidP="007B1418">
            <w:pPr>
              <w:jc w:val="both"/>
              <w:rPr>
                <w:rFonts w:ascii="Times New Roman" w:hAnsi="Times New Roman" w:cs="Times New Roman"/>
                <w:lang w:val="en-US"/>
              </w:rPr>
            </w:pPr>
          </w:p>
        </w:tc>
        <w:tc>
          <w:tcPr>
            <w:tcW w:w="804" w:type="pct"/>
            <w:vAlign w:val="center"/>
          </w:tcPr>
          <w:p w14:paraId="46CD98B0" w14:textId="5D9C6C44" w:rsidR="002235CC" w:rsidRPr="001277D6" w:rsidRDefault="00A31277" w:rsidP="007B1418">
            <w:pPr>
              <w:jc w:val="both"/>
              <w:rPr>
                <w:rFonts w:ascii="Times New Roman" w:hAnsi="Times New Roman" w:cs="Times New Roman"/>
                <w:lang w:val="en-US"/>
              </w:rPr>
            </w:pPr>
            <w:r w:rsidRPr="001277D6">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06206BF5" w:rsidR="00BB234B" w:rsidRPr="00EF6EE3" w:rsidRDefault="00BB234B" w:rsidP="00D05869">
      <w:pPr>
        <w:pStyle w:val="Heading4"/>
      </w:pPr>
      <w:bookmarkStart w:id="73" w:name="_Toc130206068"/>
      <w:r w:rsidRPr="00EF6EE3">
        <w:lastRenderedPageBreak/>
        <w:t>3.2.1.2 Bảng mô tả phương thức</w:t>
      </w:r>
      <w:bookmarkEnd w:id="73"/>
    </w:p>
    <w:tbl>
      <w:tblPr>
        <w:tblStyle w:val="TableGrid"/>
        <w:tblW w:w="9493" w:type="dxa"/>
        <w:tblLayout w:type="fixed"/>
        <w:tblLook w:val="04A0" w:firstRow="1" w:lastRow="0" w:firstColumn="1" w:lastColumn="0" w:noHBand="0" w:noVBand="1"/>
      </w:tblPr>
      <w:tblGrid>
        <w:gridCol w:w="1555"/>
        <w:gridCol w:w="992"/>
        <w:gridCol w:w="1592"/>
        <w:gridCol w:w="959"/>
        <w:gridCol w:w="851"/>
        <w:gridCol w:w="850"/>
        <w:gridCol w:w="993"/>
        <w:gridCol w:w="1701"/>
      </w:tblGrid>
      <w:tr w:rsidR="00CC35F7" w:rsidRPr="006A2092" w14:paraId="40CE3E05" w14:textId="77777777" w:rsidTr="007B1418">
        <w:trPr>
          <w:trHeight w:val="1253"/>
        </w:trPr>
        <w:tc>
          <w:tcPr>
            <w:tcW w:w="1555" w:type="dxa"/>
            <w:vAlign w:val="center"/>
          </w:tcPr>
          <w:p w14:paraId="4B198A22"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Tên phương thức</w:t>
            </w:r>
          </w:p>
        </w:tc>
        <w:tc>
          <w:tcPr>
            <w:tcW w:w="992" w:type="dxa"/>
            <w:vAlign w:val="center"/>
          </w:tcPr>
          <w:p w14:paraId="2DD529C5"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iểu truy cập</w:t>
            </w:r>
          </w:p>
        </w:tc>
        <w:tc>
          <w:tcPr>
            <w:tcW w:w="1592" w:type="dxa"/>
            <w:vAlign w:val="center"/>
          </w:tcPr>
          <w:p w14:paraId="65B0483A"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Danh sách tên các tham số</w:t>
            </w:r>
          </w:p>
        </w:tc>
        <w:tc>
          <w:tcPr>
            <w:tcW w:w="959" w:type="dxa"/>
            <w:vAlign w:val="center"/>
          </w:tcPr>
          <w:p w14:paraId="36CFB4DC"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iểu dữ liệu tham số</w:t>
            </w:r>
          </w:p>
        </w:tc>
        <w:tc>
          <w:tcPr>
            <w:tcW w:w="851" w:type="dxa"/>
            <w:vAlign w:val="center"/>
          </w:tcPr>
          <w:p w14:paraId="595A22F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Giá trị mặc nhiên</w:t>
            </w:r>
          </w:p>
        </w:tc>
        <w:tc>
          <w:tcPr>
            <w:tcW w:w="850" w:type="dxa"/>
            <w:vAlign w:val="center"/>
          </w:tcPr>
          <w:p w14:paraId="71FBCBF8"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ích thước</w:t>
            </w:r>
          </w:p>
        </w:tc>
        <w:tc>
          <w:tcPr>
            <w:tcW w:w="993" w:type="dxa"/>
            <w:vAlign w:val="center"/>
          </w:tcPr>
          <w:p w14:paraId="63CCE76C"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Kiểu trả về của phương thức</w:t>
            </w:r>
          </w:p>
        </w:tc>
        <w:tc>
          <w:tcPr>
            <w:tcW w:w="1701" w:type="dxa"/>
            <w:vAlign w:val="center"/>
          </w:tcPr>
          <w:p w14:paraId="46D6FDAA"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b/>
                <w:bCs/>
              </w:rPr>
              <w:t>Diễn giải</w:t>
            </w:r>
          </w:p>
        </w:tc>
      </w:tr>
      <w:tr w:rsidR="00CC35F7" w:rsidRPr="006A2092" w14:paraId="1B3A8620" w14:textId="77777777" w:rsidTr="007B1418">
        <w:trPr>
          <w:trHeight w:val="845"/>
        </w:trPr>
        <w:tc>
          <w:tcPr>
            <w:tcW w:w="1555" w:type="dxa"/>
            <w:vMerge w:val="restart"/>
            <w:vAlign w:val="center"/>
          </w:tcPr>
          <w:p w14:paraId="432E28CC"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imThuThu</w:t>
            </w:r>
          </w:p>
        </w:tc>
        <w:tc>
          <w:tcPr>
            <w:tcW w:w="992" w:type="dxa"/>
            <w:vMerge w:val="restart"/>
            <w:vAlign w:val="center"/>
          </w:tcPr>
          <w:p w14:paraId="5CDFF1ED"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1650E672"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ó 1 tham số</w:t>
            </w:r>
          </w:p>
        </w:tc>
        <w:tc>
          <w:tcPr>
            <w:tcW w:w="993" w:type="dxa"/>
            <w:vMerge w:val="restart"/>
            <w:vAlign w:val="center"/>
          </w:tcPr>
          <w:p w14:paraId="38A5529F" w14:textId="76A6AEFF" w:rsidR="00CC35F7" w:rsidRPr="006A2092" w:rsidRDefault="00A5749D" w:rsidP="007B1418">
            <w:pPr>
              <w:jc w:val="center"/>
              <w:rPr>
                <w:rFonts w:ascii="Times New Roman" w:hAnsi="Times New Roman" w:cs="Times New Roman"/>
              </w:rPr>
            </w:pPr>
            <w:r>
              <w:rPr>
                <w:rFonts w:ascii="Times New Roman" w:hAnsi="Times New Roman" w:cs="Times New Roman"/>
              </w:rPr>
              <w:t>String</w:t>
            </w:r>
          </w:p>
        </w:tc>
        <w:tc>
          <w:tcPr>
            <w:tcW w:w="1701" w:type="dxa"/>
            <w:vMerge w:val="restart"/>
            <w:vAlign w:val="center"/>
          </w:tcPr>
          <w:p w14:paraId="395F61DF" w14:textId="1ADCA893"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w:t>
            </w:r>
            <w:r w:rsidR="002B1B4E">
              <w:rPr>
                <w:rFonts w:ascii="Times New Roman" w:hAnsi="Times New Roman" w:cs="Times New Roman"/>
              </w:rPr>
              <w:t>rả về một</w:t>
            </w:r>
            <w:r w:rsidRPr="006A2092">
              <w:rPr>
                <w:rFonts w:ascii="Times New Roman" w:hAnsi="Times New Roman" w:cs="Times New Roman"/>
              </w:rPr>
              <w:t xml:space="preserve"> thủ thư</w:t>
            </w:r>
          </w:p>
        </w:tc>
      </w:tr>
      <w:tr w:rsidR="00CC35F7" w:rsidRPr="006A2092" w14:paraId="37E9C32A" w14:textId="77777777" w:rsidTr="007B1418">
        <w:trPr>
          <w:trHeight w:val="906"/>
        </w:trPr>
        <w:tc>
          <w:tcPr>
            <w:tcW w:w="1555" w:type="dxa"/>
            <w:vMerge/>
            <w:vAlign w:val="center"/>
          </w:tcPr>
          <w:p w14:paraId="2F38327F" w14:textId="77777777" w:rsidR="00CC35F7" w:rsidRPr="006A2092" w:rsidRDefault="00CC35F7" w:rsidP="007B1418">
            <w:pPr>
              <w:jc w:val="center"/>
              <w:rPr>
                <w:rFonts w:ascii="Times New Roman" w:hAnsi="Times New Roman" w:cs="Times New Roman"/>
              </w:rPr>
            </w:pPr>
          </w:p>
        </w:tc>
        <w:tc>
          <w:tcPr>
            <w:tcW w:w="992" w:type="dxa"/>
            <w:vMerge/>
            <w:vAlign w:val="center"/>
          </w:tcPr>
          <w:p w14:paraId="19F606CF" w14:textId="77777777" w:rsidR="00CC35F7" w:rsidRPr="006A2092" w:rsidRDefault="00CC35F7" w:rsidP="007B1418">
            <w:pPr>
              <w:jc w:val="center"/>
              <w:rPr>
                <w:rFonts w:ascii="Times New Roman" w:hAnsi="Times New Roman" w:cs="Times New Roman"/>
              </w:rPr>
            </w:pPr>
          </w:p>
        </w:tc>
        <w:tc>
          <w:tcPr>
            <w:tcW w:w="1592" w:type="dxa"/>
            <w:vAlign w:val="center"/>
          </w:tcPr>
          <w:p w14:paraId="0E6FF06B"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uThuID</w:t>
            </w:r>
          </w:p>
        </w:tc>
        <w:tc>
          <w:tcPr>
            <w:tcW w:w="959" w:type="dxa"/>
            <w:vAlign w:val="center"/>
          </w:tcPr>
          <w:p w14:paraId="7766FBB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String</w:t>
            </w:r>
          </w:p>
        </w:tc>
        <w:tc>
          <w:tcPr>
            <w:tcW w:w="851" w:type="dxa"/>
            <w:vAlign w:val="center"/>
          </w:tcPr>
          <w:p w14:paraId="44D3297E" w14:textId="21D5D929" w:rsidR="00CC35F7" w:rsidRPr="006A2092" w:rsidRDefault="00CC35F7" w:rsidP="007B1418">
            <w:pPr>
              <w:jc w:val="center"/>
              <w:rPr>
                <w:rFonts w:ascii="Times New Roman" w:hAnsi="Times New Roman" w:cs="Times New Roman"/>
              </w:rPr>
            </w:pPr>
          </w:p>
        </w:tc>
        <w:tc>
          <w:tcPr>
            <w:tcW w:w="850" w:type="dxa"/>
            <w:vAlign w:val="center"/>
          </w:tcPr>
          <w:p w14:paraId="73EB9F69" w14:textId="19D75C61" w:rsidR="00CC35F7" w:rsidRPr="006A2092" w:rsidRDefault="0079233D" w:rsidP="007B1418">
            <w:pPr>
              <w:jc w:val="center"/>
              <w:rPr>
                <w:rFonts w:ascii="Times New Roman" w:hAnsi="Times New Roman" w:cs="Times New Roman"/>
              </w:rPr>
            </w:pPr>
            <w:r>
              <w:rPr>
                <w:rFonts w:ascii="Times New Roman" w:hAnsi="Times New Roman" w:cs="Times New Roman"/>
              </w:rPr>
              <w:t>50</w:t>
            </w:r>
          </w:p>
        </w:tc>
        <w:tc>
          <w:tcPr>
            <w:tcW w:w="993" w:type="dxa"/>
            <w:vMerge/>
            <w:vAlign w:val="center"/>
          </w:tcPr>
          <w:p w14:paraId="314F7AC7" w14:textId="77777777" w:rsidR="00CC35F7" w:rsidRPr="006A2092" w:rsidRDefault="00CC35F7" w:rsidP="007B1418">
            <w:pPr>
              <w:jc w:val="center"/>
              <w:rPr>
                <w:rFonts w:ascii="Times New Roman" w:hAnsi="Times New Roman" w:cs="Times New Roman"/>
              </w:rPr>
            </w:pPr>
          </w:p>
        </w:tc>
        <w:tc>
          <w:tcPr>
            <w:tcW w:w="1701" w:type="dxa"/>
            <w:vMerge/>
            <w:vAlign w:val="center"/>
          </w:tcPr>
          <w:p w14:paraId="5125F30B" w14:textId="77777777" w:rsidR="00CC35F7" w:rsidRPr="006A2092" w:rsidRDefault="00CC35F7" w:rsidP="007B1418">
            <w:pPr>
              <w:jc w:val="center"/>
              <w:rPr>
                <w:rFonts w:ascii="Times New Roman" w:hAnsi="Times New Roman" w:cs="Times New Roman"/>
              </w:rPr>
            </w:pPr>
          </w:p>
        </w:tc>
      </w:tr>
      <w:tr w:rsidR="00CC35F7" w:rsidRPr="006A2092" w14:paraId="67796DBA" w14:textId="77777777" w:rsidTr="007B1418">
        <w:trPr>
          <w:trHeight w:val="680"/>
        </w:trPr>
        <w:tc>
          <w:tcPr>
            <w:tcW w:w="1555" w:type="dxa"/>
            <w:vMerge w:val="restart"/>
            <w:vAlign w:val="center"/>
          </w:tcPr>
          <w:p w14:paraId="1DF0F7C1"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emThuThu</w:t>
            </w:r>
          </w:p>
        </w:tc>
        <w:tc>
          <w:tcPr>
            <w:tcW w:w="992" w:type="dxa"/>
            <w:vMerge w:val="restart"/>
            <w:vAlign w:val="center"/>
          </w:tcPr>
          <w:p w14:paraId="405D6441"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59DBF3D8"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ó 2 tham số</w:t>
            </w:r>
          </w:p>
        </w:tc>
        <w:tc>
          <w:tcPr>
            <w:tcW w:w="993" w:type="dxa"/>
            <w:vMerge w:val="restart"/>
            <w:vAlign w:val="center"/>
          </w:tcPr>
          <w:p w14:paraId="66268453"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6EAF62B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êm thủ thư</w:t>
            </w:r>
          </w:p>
          <w:p w14:paraId="596A8B93"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rả về true nếu thêm thành công, ngược lại false</w:t>
            </w:r>
          </w:p>
        </w:tc>
      </w:tr>
      <w:tr w:rsidR="00CC35F7" w:rsidRPr="006A2092" w14:paraId="1B3CE887" w14:textId="77777777" w:rsidTr="007B1418">
        <w:trPr>
          <w:trHeight w:val="680"/>
        </w:trPr>
        <w:tc>
          <w:tcPr>
            <w:tcW w:w="1555" w:type="dxa"/>
            <w:vMerge/>
            <w:vAlign w:val="center"/>
          </w:tcPr>
          <w:p w14:paraId="387364EB" w14:textId="77777777" w:rsidR="00CC35F7" w:rsidRPr="006A2092" w:rsidRDefault="00CC35F7" w:rsidP="007B1418">
            <w:pPr>
              <w:jc w:val="center"/>
              <w:rPr>
                <w:rFonts w:ascii="Times New Roman" w:hAnsi="Times New Roman" w:cs="Times New Roman"/>
              </w:rPr>
            </w:pPr>
          </w:p>
        </w:tc>
        <w:tc>
          <w:tcPr>
            <w:tcW w:w="992" w:type="dxa"/>
            <w:vMerge/>
            <w:vAlign w:val="center"/>
          </w:tcPr>
          <w:p w14:paraId="3DF357E0" w14:textId="77777777" w:rsidR="00CC35F7" w:rsidRPr="006A2092" w:rsidRDefault="00CC35F7" w:rsidP="007B1418">
            <w:pPr>
              <w:jc w:val="center"/>
              <w:rPr>
                <w:rFonts w:ascii="Times New Roman" w:hAnsi="Times New Roman" w:cs="Times New Roman"/>
              </w:rPr>
            </w:pPr>
          </w:p>
        </w:tc>
        <w:tc>
          <w:tcPr>
            <w:tcW w:w="1592" w:type="dxa"/>
            <w:vAlign w:val="center"/>
          </w:tcPr>
          <w:p w14:paraId="3B7EF14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ThuThuID</w:t>
            </w:r>
          </w:p>
        </w:tc>
        <w:tc>
          <w:tcPr>
            <w:tcW w:w="959" w:type="dxa"/>
            <w:vAlign w:val="center"/>
          </w:tcPr>
          <w:p w14:paraId="0FFC41BD"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color w:val="000000"/>
                <w:sz w:val="26"/>
                <w:szCs w:val="26"/>
              </w:rPr>
              <w:t>String</w:t>
            </w:r>
          </w:p>
        </w:tc>
        <w:tc>
          <w:tcPr>
            <w:tcW w:w="851" w:type="dxa"/>
            <w:vAlign w:val="center"/>
          </w:tcPr>
          <w:p w14:paraId="5B72A190" w14:textId="75FFB945" w:rsidR="00CC35F7" w:rsidRPr="006A2092" w:rsidRDefault="00CC35F7" w:rsidP="007B1418">
            <w:pPr>
              <w:jc w:val="center"/>
              <w:rPr>
                <w:rFonts w:ascii="Times New Roman" w:hAnsi="Times New Roman" w:cs="Times New Roman"/>
              </w:rPr>
            </w:pPr>
          </w:p>
        </w:tc>
        <w:tc>
          <w:tcPr>
            <w:tcW w:w="850" w:type="dxa"/>
            <w:vAlign w:val="center"/>
          </w:tcPr>
          <w:p w14:paraId="57ACEA1A"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color w:val="000000"/>
                <w:sz w:val="26"/>
                <w:szCs w:val="26"/>
              </w:rPr>
              <w:t>50</w:t>
            </w:r>
          </w:p>
        </w:tc>
        <w:tc>
          <w:tcPr>
            <w:tcW w:w="993" w:type="dxa"/>
            <w:vMerge/>
            <w:vAlign w:val="center"/>
          </w:tcPr>
          <w:p w14:paraId="1F9DCAA7" w14:textId="77777777" w:rsidR="00CC35F7" w:rsidRPr="006A2092" w:rsidRDefault="00CC35F7" w:rsidP="007B1418">
            <w:pPr>
              <w:jc w:val="center"/>
              <w:rPr>
                <w:rFonts w:ascii="Times New Roman" w:hAnsi="Times New Roman" w:cs="Times New Roman"/>
              </w:rPr>
            </w:pPr>
          </w:p>
        </w:tc>
        <w:tc>
          <w:tcPr>
            <w:tcW w:w="1701" w:type="dxa"/>
            <w:vMerge/>
            <w:vAlign w:val="center"/>
          </w:tcPr>
          <w:p w14:paraId="03742F08" w14:textId="77777777" w:rsidR="00CC35F7" w:rsidRPr="006A2092" w:rsidRDefault="00CC35F7" w:rsidP="007B1418">
            <w:pPr>
              <w:jc w:val="center"/>
              <w:rPr>
                <w:rFonts w:ascii="Times New Roman" w:hAnsi="Times New Roman" w:cs="Times New Roman"/>
              </w:rPr>
            </w:pPr>
          </w:p>
        </w:tc>
      </w:tr>
      <w:tr w:rsidR="00CC35F7" w:rsidRPr="006A2092" w14:paraId="3D7D928F" w14:textId="77777777" w:rsidTr="007B1418">
        <w:trPr>
          <w:trHeight w:val="804"/>
        </w:trPr>
        <w:tc>
          <w:tcPr>
            <w:tcW w:w="1555" w:type="dxa"/>
            <w:vMerge/>
            <w:vAlign w:val="center"/>
          </w:tcPr>
          <w:p w14:paraId="0AB13360" w14:textId="77777777" w:rsidR="00CC35F7" w:rsidRPr="006A2092" w:rsidRDefault="00CC35F7" w:rsidP="007B1418">
            <w:pPr>
              <w:jc w:val="center"/>
              <w:rPr>
                <w:rFonts w:ascii="Times New Roman" w:hAnsi="Times New Roman" w:cs="Times New Roman"/>
              </w:rPr>
            </w:pPr>
          </w:p>
        </w:tc>
        <w:tc>
          <w:tcPr>
            <w:tcW w:w="992" w:type="dxa"/>
            <w:vMerge/>
            <w:vAlign w:val="center"/>
          </w:tcPr>
          <w:p w14:paraId="4B0CA36B" w14:textId="77777777" w:rsidR="00CC35F7" w:rsidRPr="006A2092" w:rsidRDefault="00CC35F7" w:rsidP="007B1418">
            <w:pPr>
              <w:jc w:val="center"/>
              <w:rPr>
                <w:rFonts w:ascii="Times New Roman" w:hAnsi="Times New Roman" w:cs="Times New Roman"/>
              </w:rPr>
            </w:pPr>
          </w:p>
        </w:tc>
        <w:tc>
          <w:tcPr>
            <w:tcW w:w="1592" w:type="dxa"/>
            <w:vAlign w:val="center"/>
          </w:tcPr>
          <w:p w14:paraId="3EE62CE4"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ngayBDLamViec</w:t>
            </w:r>
          </w:p>
        </w:tc>
        <w:tc>
          <w:tcPr>
            <w:tcW w:w="959" w:type="dxa"/>
            <w:vAlign w:val="center"/>
          </w:tcPr>
          <w:p w14:paraId="1F550BA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color w:val="000000"/>
                <w:sz w:val="26"/>
                <w:szCs w:val="26"/>
              </w:rPr>
              <w:t>Date</w:t>
            </w:r>
          </w:p>
        </w:tc>
        <w:tc>
          <w:tcPr>
            <w:tcW w:w="851" w:type="dxa"/>
            <w:vAlign w:val="center"/>
          </w:tcPr>
          <w:p w14:paraId="1CADFEC9" w14:textId="2F2EB27B" w:rsidR="00CC35F7" w:rsidRPr="006A2092" w:rsidRDefault="00D72D28" w:rsidP="007B1418">
            <w:pPr>
              <w:jc w:val="center"/>
              <w:rPr>
                <w:rFonts w:ascii="Times New Roman" w:hAnsi="Times New Roman" w:cs="Times New Roman"/>
              </w:rPr>
            </w:pPr>
            <w:r>
              <w:rPr>
                <w:rFonts w:ascii="Times New Roman" w:hAnsi="Times New Roman" w:cs="Times New Roman"/>
              </w:rPr>
              <w:t>Date</w:t>
            </w:r>
            <w:r w:rsidR="00F8554B">
              <w:rPr>
                <w:rFonts w:ascii="Times New Roman" w:hAnsi="Times New Roman" w:cs="Times New Roman"/>
              </w:rPr>
              <w:t>-</w:t>
            </w:r>
            <w:r>
              <w:rPr>
                <w:rFonts w:ascii="Times New Roman" w:hAnsi="Times New Roman" w:cs="Times New Roman"/>
              </w:rPr>
              <w:t>Now()</w:t>
            </w:r>
          </w:p>
        </w:tc>
        <w:tc>
          <w:tcPr>
            <w:tcW w:w="850" w:type="dxa"/>
            <w:vAlign w:val="center"/>
          </w:tcPr>
          <w:p w14:paraId="5A142010" w14:textId="77777777" w:rsidR="00CC35F7" w:rsidRPr="006A2092" w:rsidRDefault="00CC35F7" w:rsidP="007B1418">
            <w:pPr>
              <w:jc w:val="center"/>
              <w:rPr>
                <w:rFonts w:ascii="Times New Roman" w:hAnsi="Times New Roman" w:cs="Times New Roman"/>
              </w:rPr>
            </w:pPr>
          </w:p>
        </w:tc>
        <w:tc>
          <w:tcPr>
            <w:tcW w:w="993" w:type="dxa"/>
            <w:vMerge/>
            <w:vAlign w:val="center"/>
          </w:tcPr>
          <w:p w14:paraId="511EE4BF" w14:textId="77777777" w:rsidR="00CC35F7" w:rsidRPr="006A2092" w:rsidRDefault="00CC35F7" w:rsidP="007B1418">
            <w:pPr>
              <w:jc w:val="center"/>
              <w:rPr>
                <w:rFonts w:ascii="Times New Roman" w:hAnsi="Times New Roman" w:cs="Times New Roman"/>
              </w:rPr>
            </w:pPr>
          </w:p>
        </w:tc>
        <w:tc>
          <w:tcPr>
            <w:tcW w:w="1701" w:type="dxa"/>
            <w:vMerge/>
            <w:vAlign w:val="center"/>
          </w:tcPr>
          <w:p w14:paraId="293A528C" w14:textId="77777777" w:rsidR="00CC35F7" w:rsidRPr="006A2092" w:rsidRDefault="00CC35F7" w:rsidP="007B1418">
            <w:pPr>
              <w:jc w:val="center"/>
              <w:rPr>
                <w:rFonts w:ascii="Times New Roman" w:hAnsi="Times New Roman" w:cs="Times New Roman"/>
              </w:rPr>
            </w:pPr>
          </w:p>
        </w:tc>
      </w:tr>
      <w:tr w:rsidR="00CC35F7" w:rsidRPr="006A2092" w14:paraId="4E73327C" w14:textId="77777777" w:rsidTr="007B1418">
        <w:trPr>
          <w:trHeight w:val="773"/>
        </w:trPr>
        <w:tc>
          <w:tcPr>
            <w:tcW w:w="1555" w:type="dxa"/>
            <w:vMerge w:val="restart"/>
            <w:vAlign w:val="center"/>
          </w:tcPr>
          <w:p w14:paraId="156C5FA7"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apNhatThuThu</w:t>
            </w:r>
          </w:p>
        </w:tc>
        <w:tc>
          <w:tcPr>
            <w:tcW w:w="992" w:type="dxa"/>
            <w:vMerge w:val="restart"/>
            <w:vAlign w:val="center"/>
          </w:tcPr>
          <w:p w14:paraId="799E4C20"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48DB6C3F" w14:textId="77777777" w:rsidR="00CC35F7" w:rsidRPr="006A2092" w:rsidRDefault="00CC35F7" w:rsidP="007B1418">
            <w:pPr>
              <w:jc w:val="center"/>
              <w:rPr>
                <w:rFonts w:ascii="Times New Roman" w:hAnsi="Times New Roman" w:cs="Times New Roman"/>
              </w:rPr>
            </w:pPr>
          </w:p>
        </w:tc>
        <w:tc>
          <w:tcPr>
            <w:tcW w:w="993" w:type="dxa"/>
            <w:vMerge w:val="restart"/>
            <w:vAlign w:val="center"/>
          </w:tcPr>
          <w:p w14:paraId="24D49A36"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0B2CBD9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Cập nhật thủ thư</w:t>
            </w:r>
          </w:p>
        </w:tc>
      </w:tr>
      <w:tr w:rsidR="00CC35F7" w:rsidRPr="006A2092" w14:paraId="6A2210B9" w14:textId="77777777" w:rsidTr="007B1418">
        <w:trPr>
          <w:trHeight w:val="772"/>
        </w:trPr>
        <w:tc>
          <w:tcPr>
            <w:tcW w:w="1555" w:type="dxa"/>
            <w:vMerge/>
            <w:vAlign w:val="center"/>
          </w:tcPr>
          <w:p w14:paraId="3464A1F4" w14:textId="77777777" w:rsidR="00CC35F7" w:rsidRPr="006A2092" w:rsidRDefault="00CC35F7" w:rsidP="007B1418">
            <w:pPr>
              <w:jc w:val="center"/>
              <w:rPr>
                <w:rFonts w:ascii="Times New Roman" w:hAnsi="Times New Roman" w:cs="Times New Roman"/>
              </w:rPr>
            </w:pPr>
          </w:p>
        </w:tc>
        <w:tc>
          <w:tcPr>
            <w:tcW w:w="992" w:type="dxa"/>
            <w:vMerge/>
            <w:vAlign w:val="center"/>
          </w:tcPr>
          <w:p w14:paraId="13A5DE7E" w14:textId="77777777" w:rsidR="00CC35F7" w:rsidRPr="006A2092" w:rsidRDefault="00CC35F7" w:rsidP="007B1418">
            <w:pPr>
              <w:jc w:val="center"/>
              <w:rPr>
                <w:rFonts w:ascii="Times New Roman" w:hAnsi="Times New Roman" w:cs="Times New Roman"/>
              </w:rPr>
            </w:pPr>
          </w:p>
        </w:tc>
        <w:tc>
          <w:tcPr>
            <w:tcW w:w="1592" w:type="dxa"/>
            <w:vAlign w:val="center"/>
          </w:tcPr>
          <w:p w14:paraId="5D553AE0" w14:textId="77777777" w:rsidR="00CC35F7" w:rsidRPr="006A2092" w:rsidRDefault="00CC35F7" w:rsidP="007B1418">
            <w:pPr>
              <w:jc w:val="center"/>
              <w:rPr>
                <w:rFonts w:ascii="Times New Roman" w:hAnsi="Times New Roman" w:cs="Times New Roman"/>
              </w:rPr>
            </w:pPr>
          </w:p>
        </w:tc>
        <w:tc>
          <w:tcPr>
            <w:tcW w:w="959" w:type="dxa"/>
            <w:vAlign w:val="center"/>
          </w:tcPr>
          <w:p w14:paraId="29C07892" w14:textId="77777777" w:rsidR="00CC35F7" w:rsidRPr="006A2092" w:rsidRDefault="00CC35F7" w:rsidP="007B1418">
            <w:pPr>
              <w:jc w:val="center"/>
              <w:rPr>
                <w:rFonts w:ascii="Times New Roman" w:hAnsi="Times New Roman" w:cs="Times New Roman"/>
              </w:rPr>
            </w:pPr>
          </w:p>
        </w:tc>
        <w:tc>
          <w:tcPr>
            <w:tcW w:w="851" w:type="dxa"/>
            <w:vAlign w:val="center"/>
          </w:tcPr>
          <w:p w14:paraId="57DE40AB" w14:textId="77777777" w:rsidR="00CC35F7" w:rsidRPr="006A2092" w:rsidRDefault="00CC35F7" w:rsidP="007B1418">
            <w:pPr>
              <w:jc w:val="center"/>
              <w:rPr>
                <w:rFonts w:ascii="Times New Roman" w:hAnsi="Times New Roman" w:cs="Times New Roman"/>
              </w:rPr>
            </w:pPr>
          </w:p>
        </w:tc>
        <w:tc>
          <w:tcPr>
            <w:tcW w:w="850" w:type="dxa"/>
            <w:vAlign w:val="center"/>
          </w:tcPr>
          <w:p w14:paraId="0463D2D7" w14:textId="77777777" w:rsidR="00CC35F7" w:rsidRPr="006A2092" w:rsidRDefault="00CC35F7" w:rsidP="007B1418">
            <w:pPr>
              <w:jc w:val="center"/>
              <w:rPr>
                <w:rFonts w:ascii="Times New Roman" w:hAnsi="Times New Roman" w:cs="Times New Roman"/>
              </w:rPr>
            </w:pPr>
          </w:p>
        </w:tc>
        <w:tc>
          <w:tcPr>
            <w:tcW w:w="993" w:type="dxa"/>
            <w:vMerge/>
            <w:vAlign w:val="center"/>
          </w:tcPr>
          <w:p w14:paraId="049C391B" w14:textId="77777777" w:rsidR="00CC35F7" w:rsidRPr="006A2092" w:rsidRDefault="00CC35F7" w:rsidP="007B1418">
            <w:pPr>
              <w:jc w:val="center"/>
              <w:rPr>
                <w:rFonts w:ascii="Times New Roman" w:hAnsi="Times New Roman" w:cs="Times New Roman"/>
              </w:rPr>
            </w:pPr>
          </w:p>
        </w:tc>
        <w:tc>
          <w:tcPr>
            <w:tcW w:w="1701" w:type="dxa"/>
            <w:vMerge/>
            <w:vAlign w:val="center"/>
          </w:tcPr>
          <w:p w14:paraId="784780B8" w14:textId="77777777" w:rsidR="00CC35F7" w:rsidRPr="006A2092" w:rsidRDefault="00CC35F7" w:rsidP="007B1418">
            <w:pPr>
              <w:jc w:val="center"/>
              <w:rPr>
                <w:rFonts w:ascii="Times New Roman" w:hAnsi="Times New Roman" w:cs="Times New Roman"/>
              </w:rPr>
            </w:pPr>
          </w:p>
        </w:tc>
      </w:tr>
      <w:tr w:rsidR="00CC35F7" w:rsidRPr="006A2092" w14:paraId="46595FA1" w14:textId="77777777" w:rsidTr="007B1418">
        <w:trPr>
          <w:trHeight w:val="713"/>
        </w:trPr>
        <w:tc>
          <w:tcPr>
            <w:tcW w:w="1555" w:type="dxa"/>
            <w:vMerge w:val="restart"/>
            <w:vAlign w:val="center"/>
          </w:tcPr>
          <w:p w14:paraId="37E8690B"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heDuyetYeuCau</w:t>
            </w:r>
          </w:p>
        </w:tc>
        <w:tc>
          <w:tcPr>
            <w:tcW w:w="992" w:type="dxa"/>
            <w:vMerge w:val="restart"/>
            <w:vAlign w:val="center"/>
          </w:tcPr>
          <w:p w14:paraId="6A128AA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645F448C" w14:textId="77777777" w:rsidR="00CC35F7" w:rsidRPr="006A2092" w:rsidRDefault="00CC35F7" w:rsidP="007B1418">
            <w:pPr>
              <w:jc w:val="center"/>
              <w:rPr>
                <w:rFonts w:ascii="Times New Roman" w:hAnsi="Times New Roman" w:cs="Times New Roman"/>
              </w:rPr>
            </w:pPr>
          </w:p>
        </w:tc>
        <w:tc>
          <w:tcPr>
            <w:tcW w:w="993" w:type="dxa"/>
            <w:vMerge w:val="restart"/>
            <w:vAlign w:val="center"/>
          </w:tcPr>
          <w:p w14:paraId="35D59B0F"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5EAA4D03" w14:textId="77777777" w:rsidR="00CC35F7" w:rsidRPr="006A2092" w:rsidRDefault="00CC35F7" w:rsidP="007B1418">
            <w:pPr>
              <w:jc w:val="center"/>
              <w:rPr>
                <w:rFonts w:ascii="Times New Roman" w:hAnsi="Times New Roman" w:cs="Times New Roman"/>
              </w:rPr>
            </w:pPr>
            <w:r w:rsidRPr="006A2092">
              <w:rPr>
                <w:rFonts w:ascii="Times New Roman" w:hAnsi="Times New Roman" w:cs="Times New Roman"/>
              </w:rPr>
              <w:t>Phê duyệt yêu cầu</w:t>
            </w:r>
          </w:p>
        </w:tc>
      </w:tr>
      <w:tr w:rsidR="00CC35F7" w:rsidRPr="006A2092" w14:paraId="0676A0D4" w14:textId="77777777" w:rsidTr="007B1418">
        <w:trPr>
          <w:trHeight w:val="712"/>
        </w:trPr>
        <w:tc>
          <w:tcPr>
            <w:tcW w:w="1555" w:type="dxa"/>
            <w:vMerge/>
            <w:vAlign w:val="center"/>
          </w:tcPr>
          <w:p w14:paraId="6DB680C6" w14:textId="77777777" w:rsidR="00CC35F7" w:rsidRPr="006A2092" w:rsidRDefault="00CC35F7" w:rsidP="007B1418">
            <w:pPr>
              <w:jc w:val="center"/>
              <w:rPr>
                <w:rFonts w:ascii="Times New Roman" w:hAnsi="Times New Roman" w:cs="Times New Roman"/>
              </w:rPr>
            </w:pPr>
          </w:p>
        </w:tc>
        <w:tc>
          <w:tcPr>
            <w:tcW w:w="992" w:type="dxa"/>
            <w:vMerge/>
            <w:vAlign w:val="center"/>
          </w:tcPr>
          <w:p w14:paraId="0D770B3E" w14:textId="77777777" w:rsidR="00CC35F7" w:rsidRPr="006A2092" w:rsidRDefault="00CC35F7" w:rsidP="007B1418">
            <w:pPr>
              <w:jc w:val="center"/>
              <w:rPr>
                <w:rFonts w:ascii="Times New Roman" w:hAnsi="Times New Roman" w:cs="Times New Roman"/>
              </w:rPr>
            </w:pPr>
          </w:p>
        </w:tc>
        <w:tc>
          <w:tcPr>
            <w:tcW w:w="1592" w:type="dxa"/>
            <w:vAlign w:val="center"/>
          </w:tcPr>
          <w:p w14:paraId="2AF6FECD" w14:textId="77777777" w:rsidR="00CC35F7" w:rsidRPr="006A2092" w:rsidRDefault="00CC35F7" w:rsidP="007B1418">
            <w:pPr>
              <w:jc w:val="center"/>
              <w:rPr>
                <w:rFonts w:ascii="Times New Roman" w:hAnsi="Times New Roman" w:cs="Times New Roman"/>
              </w:rPr>
            </w:pPr>
          </w:p>
        </w:tc>
        <w:tc>
          <w:tcPr>
            <w:tcW w:w="959" w:type="dxa"/>
            <w:vAlign w:val="center"/>
          </w:tcPr>
          <w:p w14:paraId="6099B791" w14:textId="77777777" w:rsidR="00CC35F7" w:rsidRPr="006A2092" w:rsidRDefault="00CC35F7" w:rsidP="007B1418">
            <w:pPr>
              <w:jc w:val="center"/>
              <w:rPr>
                <w:rFonts w:ascii="Times New Roman" w:hAnsi="Times New Roman" w:cs="Times New Roman"/>
              </w:rPr>
            </w:pPr>
          </w:p>
        </w:tc>
        <w:tc>
          <w:tcPr>
            <w:tcW w:w="851" w:type="dxa"/>
            <w:vAlign w:val="center"/>
          </w:tcPr>
          <w:p w14:paraId="04241F41" w14:textId="77777777" w:rsidR="00CC35F7" w:rsidRPr="006A2092" w:rsidRDefault="00CC35F7" w:rsidP="007B1418">
            <w:pPr>
              <w:jc w:val="center"/>
              <w:rPr>
                <w:rFonts w:ascii="Times New Roman" w:hAnsi="Times New Roman" w:cs="Times New Roman"/>
              </w:rPr>
            </w:pPr>
          </w:p>
        </w:tc>
        <w:tc>
          <w:tcPr>
            <w:tcW w:w="850" w:type="dxa"/>
            <w:vAlign w:val="center"/>
          </w:tcPr>
          <w:p w14:paraId="78CFB177" w14:textId="77777777" w:rsidR="00CC35F7" w:rsidRPr="006A2092" w:rsidRDefault="00CC35F7" w:rsidP="007B1418">
            <w:pPr>
              <w:jc w:val="center"/>
              <w:rPr>
                <w:rFonts w:ascii="Times New Roman" w:hAnsi="Times New Roman" w:cs="Times New Roman"/>
              </w:rPr>
            </w:pPr>
          </w:p>
        </w:tc>
        <w:tc>
          <w:tcPr>
            <w:tcW w:w="993" w:type="dxa"/>
            <w:vMerge/>
            <w:vAlign w:val="center"/>
          </w:tcPr>
          <w:p w14:paraId="52D80C8E" w14:textId="77777777" w:rsidR="00CC35F7" w:rsidRPr="006A2092" w:rsidRDefault="00CC35F7" w:rsidP="007B1418">
            <w:pPr>
              <w:jc w:val="center"/>
              <w:rPr>
                <w:rFonts w:ascii="Times New Roman" w:hAnsi="Times New Roman" w:cs="Times New Roman"/>
              </w:rPr>
            </w:pPr>
          </w:p>
        </w:tc>
        <w:tc>
          <w:tcPr>
            <w:tcW w:w="1701" w:type="dxa"/>
            <w:vMerge/>
            <w:vAlign w:val="center"/>
          </w:tcPr>
          <w:p w14:paraId="456673D6" w14:textId="77777777" w:rsidR="00CC35F7" w:rsidRPr="006A2092" w:rsidRDefault="00CC35F7" w:rsidP="007B1418">
            <w:pPr>
              <w:jc w:val="center"/>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1C46CD91" w:rsidR="00BB234B" w:rsidRPr="002C173F" w:rsidRDefault="00BB234B" w:rsidP="00C602B3">
      <w:pPr>
        <w:pStyle w:val="Heading3"/>
      </w:pPr>
      <w:bookmarkStart w:id="74" w:name="_Toc130206069"/>
      <w:r w:rsidRPr="002C173F">
        <w:t>3.2.1 Lớp NguoiDung</w:t>
      </w:r>
      <w:bookmarkEnd w:id="74"/>
    </w:p>
    <w:p w14:paraId="6348FE74" w14:textId="77777777" w:rsidR="00670978" w:rsidRDefault="00670978" w:rsidP="00BB234B">
      <w:pPr>
        <w:jc w:val="both"/>
        <w:rPr>
          <w:rFonts w:ascii="Times New Roman" w:hAnsi="Times New Roman" w:cs="Times New Roman"/>
          <w:sz w:val="26"/>
          <w:szCs w:val="26"/>
          <w:lang w:val="en-US"/>
        </w:rPr>
      </w:pPr>
    </w:p>
    <w:p w14:paraId="0828E163" w14:textId="66BA5469" w:rsidR="00BB234B" w:rsidRPr="00EF6EE3" w:rsidRDefault="00BB234B" w:rsidP="00D05869">
      <w:pPr>
        <w:pStyle w:val="Heading4"/>
      </w:pPr>
      <w:bookmarkStart w:id="75" w:name="_Toc130206070"/>
      <w:r w:rsidRPr="00EF6EE3">
        <w:t>3.2.1.1 Bảng mô tả thuộc tính</w:t>
      </w:r>
      <w:bookmarkEnd w:id="75"/>
    </w:p>
    <w:p w14:paraId="15453D21" w14:textId="77777777" w:rsidR="00670978" w:rsidRDefault="00670978" w:rsidP="00BB234B">
      <w:pPr>
        <w:jc w:val="both"/>
        <w:rPr>
          <w:rFonts w:ascii="Times New Roman" w:hAnsi="Times New Roman" w:cs="Times New Roman"/>
          <w:sz w:val="26"/>
          <w:szCs w:val="26"/>
          <w:lang w:val="en-US"/>
        </w:rPr>
      </w:pPr>
    </w:p>
    <w:p w14:paraId="235B5787" w14:textId="77777777" w:rsidR="00BB234B" w:rsidRPr="00EF6EE3" w:rsidRDefault="00BB234B" w:rsidP="00D05869">
      <w:pPr>
        <w:pStyle w:val="Heading4"/>
      </w:pPr>
      <w:bookmarkStart w:id="76" w:name="_Toc130206071"/>
      <w:r w:rsidRPr="00EF6EE3">
        <w:t>3.2.1.2 Bảng mô tả phương thức</w:t>
      </w:r>
      <w:bookmarkEnd w:id="76"/>
    </w:p>
    <w:p w14:paraId="1255160A" w14:textId="77777777" w:rsidR="00BB234B" w:rsidRDefault="00BB234B" w:rsidP="001E39A0">
      <w:pPr>
        <w:jc w:val="both"/>
        <w:rPr>
          <w:rFonts w:ascii="Times New Roman" w:hAnsi="Times New Roman" w:cs="Times New Roman"/>
          <w:sz w:val="26"/>
          <w:szCs w:val="26"/>
          <w:lang w:val="en-US"/>
        </w:rPr>
      </w:pPr>
    </w:p>
    <w:p w14:paraId="089E8634" w14:textId="448F2E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03F816D" w:rsidR="00BC396B" w:rsidRPr="000D5FCE" w:rsidRDefault="00BC396B" w:rsidP="000D5FCE">
      <w:pPr>
        <w:pStyle w:val="Heading1"/>
        <w:rPr>
          <w:rFonts w:cs="Times New Roman"/>
          <w:b w:val="0"/>
          <w:bCs/>
          <w:lang w:val="en-US"/>
        </w:rPr>
      </w:pPr>
      <w:bookmarkStart w:id="77" w:name="_Toc130206072"/>
      <w:r w:rsidRPr="000D5FCE">
        <w:rPr>
          <w:rFonts w:cs="Times New Roman"/>
          <w:bCs/>
          <w:lang w:val="en-US"/>
        </w:rPr>
        <w:lastRenderedPageBreak/>
        <w:t>CHƯƠNG 4: SƠ ĐỒ TUẦN TỰ</w:t>
      </w:r>
      <w:bookmarkEnd w:id="77"/>
    </w:p>
    <w:p w14:paraId="7F550AC9" w14:textId="30EE1675" w:rsidR="0009543D" w:rsidRDefault="0009543D" w:rsidP="001E7F8D">
      <w:pPr>
        <w:jc w:val="center"/>
        <w:rPr>
          <w:rFonts w:ascii="Times New Roman" w:hAnsi="Times New Roman" w:cs="Times New Roman"/>
          <w:sz w:val="26"/>
          <w:szCs w:val="26"/>
          <w:lang w:val="en-US"/>
        </w:rPr>
      </w:pPr>
    </w:p>
    <w:p w14:paraId="38E042D2" w14:textId="0224A9A7" w:rsidR="00183D0F" w:rsidRPr="000D6F54" w:rsidRDefault="00E819BA" w:rsidP="00633B6D">
      <w:pPr>
        <w:pStyle w:val="Heading2"/>
      </w:pPr>
      <w:bookmarkStart w:id="78" w:name="_Toc130206073"/>
      <w:r w:rsidRPr="000D6F54">
        <w:t xml:space="preserve">4.1 </w:t>
      </w:r>
      <w:r w:rsidR="00CA78F8">
        <w:t xml:space="preserve">SƠ ĐỒ TUẦN TỰ </w:t>
      </w:r>
      <w:r w:rsidRPr="000D6F54">
        <w:t xml:space="preserve"> “</w:t>
      </w:r>
      <w:r w:rsidR="00F96938">
        <w:t>ĐĂNG NHẬP</w:t>
      </w:r>
      <w:r w:rsidRPr="000D6F54">
        <w:t>”</w:t>
      </w:r>
      <w:bookmarkEnd w:id="7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3BE63775" w:rsidR="00E819BA" w:rsidRPr="000D6F54" w:rsidRDefault="00E819BA" w:rsidP="00633B6D">
      <w:pPr>
        <w:pStyle w:val="Heading2"/>
      </w:pPr>
      <w:bookmarkStart w:id="79" w:name="_Toc130206074"/>
      <w:r w:rsidRPr="000D6F54">
        <w:t>4.</w:t>
      </w:r>
      <w:r w:rsidR="00632900">
        <w:t>2</w:t>
      </w:r>
      <w:r w:rsidRPr="000D6F54">
        <w:t xml:space="preserve"> </w:t>
      </w:r>
      <w:r w:rsidR="001D796B">
        <w:t>SƠ ĐỒ TUẦN TỰ</w:t>
      </w:r>
      <w:r w:rsidRPr="000D6F54">
        <w:t xml:space="preserve"> “</w:t>
      </w:r>
      <w:r w:rsidR="001D796B">
        <w:t>QUẢN LÝ TÀI KHOẢN CÁ NHÂN</w:t>
      </w:r>
      <w:r w:rsidRPr="000D6F54">
        <w:t>”</w:t>
      </w:r>
      <w:bookmarkEnd w:id="7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20D96D02" w:rsidR="00E819BA" w:rsidRPr="000D6F54" w:rsidRDefault="00E819BA" w:rsidP="00633B6D">
      <w:pPr>
        <w:pStyle w:val="Heading2"/>
      </w:pPr>
      <w:bookmarkStart w:id="80" w:name="_Toc130206075"/>
      <w:r w:rsidRPr="000D6F54">
        <w:lastRenderedPageBreak/>
        <w:t>4.</w:t>
      </w:r>
      <w:r w:rsidR="00632900">
        <w:t>3</w:t>
      </w:r>
      <w:r w:rsidRPr="000D6F54">
        <w:t xml:space="preserve"> </w:t>
      </w:r>
      <w:r w:rsidR="00B053F2">
        <w:t>SƠ ĐỒ TUẦN TỰ</w:t>
      </w:r>
      <w:r w:rsidR="00B053F2" w:rsidRPr="000D6F54">
        <w:t xml:space="preserve"> </w:t>
      </w:r>
      <w:r w:rsidRPr="000D6F54">
        <w:t>“</w:t>
      </w:r>
      <w:r w:rsidR="00B053F2">
        <w:t>TÌM KIẾM SÁC</w:t>
      </w:r>
      <w:r w:rsidR="00306827">
        <w:t>H</w:t>
      </w:r>
      <w:r w:rsidRPr="000D6F54">
        <w:t>”</w:t>
      </w:r>
      <w:bookmarkEnd w:id="8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5161A828" w:rsidR="00E819BA" w:rsidRPr="000D6F54" w:rsidRDefault="00E819BA" w:rsidP="00633B6D">
      <w:pPr>
        <w:pStyle w:val="Heading2"/>
      </w:pPr>
      <w:bookmarkStart w:id="81" w:name="_Toc130206076"/>
      <w:r w:rsidRPr="000D6F54">
        <w:lastRenderedPageBreak/>
        <w:t>4.</w:t>
      </w:r>
      <w:r w:rsidR="00632900">
        <w:t>4</w:t>
      </w:r>
      <w:r w:rsidRPr="000D6F54">
        <w:t xml:space="preserve"> </w:t>
      </w:r>
      <w:r w:rsidR="005D53B2">
        <w:t xml:space="preserve">SƠ ĐỒ TUẦN TỰ </w:t>
      </w:r>
      <w:r w:rsidRPr="000D6F54">
        <w:t xml:space="preserve"> “</w:t>
      </w:r>
      <w:r w:rsidR="005D53B2">
        <w:t>ĐĂNG KÝ MƯỢN SÁCH</w:t>
      </w:r>
      <w:r w:rsidRPr="000D6F54">
        <w:t>”</w:t>
      </w:r>
      <w:bookmarkEnd w:id="81"/>
    </w:p>
    <w:p w14:paraId="03397D5D" w14:textId="6E6C5614" w:rsidR="00670978" w:rsidRDefault="00D62B18" w:rsidP="007B1418">
      <w:pPr>
        <w:jc w:val="cente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2264615D"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lastRenderedPageBreak/>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w:t>
      </w:r>
      <w:r w:rsidR="00C96B2C" w:rsidRPr="00C96B2C">
        <w:rPr>
          <w:rFonts w:ascii="Times New Roman" w:hAnsi="Times New Roman" w:cs="Times New Roman"/>
          <w:color w:val="C00000"/>
          <w:sz w:val="26"/>
          <w:szCs w:val="26"/>
          <w:lang w:val="en-US"/>
        </w:rPr>
        <w:t xml:space="preserve"> ..</w:t>
      </w:r>
      <w:r w:rsidRPr="00C96B2C">
        <w:rPr>
          <w:rFonts w:ascii="Times New Roman" w:hAnsi="Times New Roman" w:cs="Times New Roman"/>
          <w:color w:val="C00000"/>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r w:rsidR="00463A78">
        <w:rPr>
          <w:rFonts w:ascii="Times New Roman" w:hAnsi="Times New Roman" w:cs="Times New Roman"/>
          <w:sz w:val="26"/>
          <w:szCs w:val="26"/>
          <w:lang w:val="en-US"/>
        </w:rPr>
        <w:t>.</w:t>
      </w:r>
    </w:p>
    <w:p w14:paraId="2838A796" w14:textId="5AE91FE7" w:rsidR="00463A78" w:rsidRDefault="00463A78"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197871B2" w14:textId="7E174BD6" w:rsidR="00461F93" w:rsidRDefault="00CC076C"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w:t>
      </w:r>
      <w:r w:rsidR="007A0B12">
        <w:rPr>
          <w:rFonts w:ascii="Times New Roman" w:hAnsi="Times New Roman" w:cs="Times New Roman"/>
          <w:sz w:val="26"/>
          <w:szCs w:val="26"/>
          <w:lang w:val="en-US"/>
        </w:rPr>
        <w:t>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w:t>
      </w:r>
      <w:r w:rsidR="003C1A5C">
        <w:rPr>
          <w:rFonts w:ascii="Times New Roman" w:hAnsi="Times New Roman" w:cs="Times New Roman"/>
          <w:sz w:val="26"/>
          <w:szCs w:val="26"/>
          <w:lang w:val="en-US"/>
        </w:rPr>
        <w:t>Tiếp tục vòng lặp.</w:t>
      </w:r>
    </w:p>
    <w:p w14:paraId="219E7C22" w14:textId="1C9E02CB" w:rsidR="00814144" w:rsidRDefault="00814144"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lastRenderedPageBreak/>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110411B2" w:rsidR="008334B0" w:rsidRPr="000D6F54" w:rsidRDefault="008334B0" w:rsidP="00633B6D">
      <w:pPr>
        <w:pStyle w:val="Heading2"/>
      </w:pPr>
      <w:bookmarkStart w:id="82" w:name="_Toc130206077"/>
      <w:r w:rsidRPr="000D6F54">
        <w:t>4.</w:t>
      </w:r>
      <w:r w:rsidR="00632900">
        <w:t>5</w:t>
      </w:r>
      <w:r w:rsidRPr="000D6F54">
        <w:t xml:space="preserve"> </w:t>
      </w:r>
      <w:r w:rsidR="0022799F">
        <w:t>SƠ ĐỒ TUẦN TỰ</w:t>
      </w:r>
      <w:r w:rsidRPr="000D6F54">
        <w:t xml:space="preserve"> “</w:t>
      </w:r>
      <w:r w:rsidR="0022799F">
        <w:t>GIA HẠN MƯỢN SÁCH</w:t>
      </w:r>
      <w:r w:rsidRPr="000D6F54">
        <w:t>”</w:t>
      </w:r>
      <w:bookmarkEnd w:id="82"/>
    </w:p>
    <w:p w14:paraId="22628F09" w14:textId="39BDF4C9" w:rsidR="00670978" w:rsidRDefault="00DE151E"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 ...</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p>
    <w:p w14:paraId="35C321F5" w14:textId="41801FF0"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6B561EF7" w14:textId="1DA3E6C4" w:rsidR="00580D95" w:rsidRDefault="00361878"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6AB09AB2" w:rsidR="001700AB" w:rsidRPr="00580D95" w:rsidRDefault="001700AB"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Hệ thống thông báo gia hạn thành công và gửi gmail</w:t>
      </w:r>
    </w:p>
    <w:p w14:paraId="089D0C3C" w14:textId="1B60CBD5" w:rsidR="008334B0" w:rsidRPr="000D6F54" w:rsidRDefault="008334B0" w:rsidP="00633B6D">
      <w:pPr>
        <w:pStyle w:val="Heading2"/>
      </w:pPr>
      <w:bookmarkStart w:id="83" w:name="_Toc130206078"/>
      <w:r w:rsidRPr="000D6F54">
        <w:t>4.</w:t>
      </w:r>
      <w:r w:rsidR="00632900">
        <w:t>6</w:t>
      </w:r>
      <w:r w:rsidRPr="000D6F54">
        <w:t xml:space="preserve"> </w:t>
      </w:r>
      <w:r w:rsidR="002C0018">
        <w:t>SƠ ĐỒ TUẦN TỰ</w:t>
      </w:r>
      <w:r w:rsidRPr="000D6F54">
        <w:t xml:space="preserve"> “</w:t>
      </w:r>
      <w:r w:rsidR="002C0018">
        <w:t>QUẢN LÝ SÁCH</w:t>
      </w:r>
      <w:r w:rsidRPr="000D6F54">
        <w:t>”</w:t>
      </w:r>
      <w:bookmarkEnd w:id="8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3C3F6720" w:rsidR="004F762D" w:rsidRDefault="00DA50BC" w:rsidP="00633B6D">
      <w:pPr>
        <w:pStyle w:val="Heading2"/>
      </w:pPr>
      <w:bookmarkStart w:id="84" w:name="_Toc130206079"/>
      <w:r w:rsidRPr="001A5419">
        <w:t>4.</w:t>
      </w:r>
      <w:r w:rsidR="00A34965">
        <w:t>7</w:t>
      </w:r>
      <w:r w:rsidRPr="001A5419">
        <w:t xml:space="preserve"> </w:t>
      </w:r>
      <w:r w:rsidR="009309E6">
        <w:t>SƠ ĐỒ TUẦN TỰ</w:t>
      </w:r>
      <w:r w:rsidRPr="001A5419">
        <w:t xml:space="preserve"> “</w:t>
      </w:r>
      <w:r w:rsidR="009309E6">
        <w:t>QUÊN MẬT KHẨU</w:t>
      </w:r>
      <w:r w:rsidRPr="001A5419">
        <w:t>”</w:t>
      </w:r>
      <w:bookmarkEnd w:id="8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 xml:space="preserve">Chức năng “Quên mật khẩu” là một trong những chức năng của actor “Người chưa có tài khoản” được thể hiện ở trong Hình …. Sơ đồ tuần tự của chức năng này </w:t>
      </w:r>
      <w:r w:rsidRPr="0021780B">
        <w:rPr>
          <w:rFonts w:ascii="Times New Roman" w:hAnsi="Times New Roman" w:cs="Times New Roman"/>
          <w:sz w:val="26"/>
          <w:szCs w:val="26"/>
          <w:lang w:val="en-US"/>
        </w:rPr>
        <w:lastRenderedPageBreak/>
        <w:t>thì được mô tả như trong Hình…. bên trên. Sơ đồ này đã được đặc tả cụ thể tại mô tả Use case “Quên mật khẩu” ở bảng ….</w:t>
      </w:r>
    </w:p>
    <w:p w14:paraId="0DE2BDA8" w14:textId="17FC0332" w:rsidR="0090720C" w:rsidRPr="0021780B" w:rsidRDefault="00644CC6" w:rsidP="0011561D">
      <w:pPr>
        <w:jc w:val="center"/>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6B9D853A" w14:textId="047AF92B" w:rsidR="00DA50BC" w:rsidRDefault="00DA50BC" w:rsidP="00633B6D">
      <w:pPr>
        <w:pStyle w:val="Heading2"/>
      </w:pPr>
      <w:bookmarkStart w:id="85" w:name="_Toc130206080"/>
      <w:r w:rsidRPr="001A5419">
        <w:t>4.</w:t>
      </w:r>
      <w:r w:rsidR="00A34965">
        <w:t>8</w:t>
      </w:r>
      <w:r w:rsidRPr="001A5419">
        <w:t xml:space="preserve"> </w:t>
      </w:r>
      <w:r w:rsidR="007F51A6">
        <w:t>SƠ ĐỒ TUẦN TỰ</w:t>
      </w:r>
      <w:r w:rsidR="007F51A6" w:rsidRPr="001A5419">
        <w:t xml:space="preserve"> </w:t>
      </w:r>
      <w:r w:rsidRPr="001A5419">
        <w:t>“”</w:t>
      </w:r>
      <w:bookmarkEnd w:id="85"/>
    </w:p>
    <w:p w14:paraId="1316C558" w14:textId="150CEE1F" w:rsidR="00DA50BC" w:rsidRDefault="00DA50BC" w:rsidP="008F36B0">
      <w:pPr>
        <w:jc w:val="both"/>
        <w:rPr>
          <w:rFonts w:ascii="Times New Roman" w:hAnsi="Times New Roman" w:cs="Times New Roman"/>
          <w:sz w:val="26"/>
          <w:szCs w:val="26"/>
          <w:lang w:val="en-US"/>
        </w:rPr>
      </w:pPr>
    </w:p>
    <w:p w14:paraId="27FB7EFD" w14:textId="3AABF762" w:rsidR="00DA50BC" w:rsidRDefault="00DA50BC" w:rsidP="00633B6D">
      <w:pPr>
        <w:pStyle w:val="Heading2"/>
      </w:pPr>
      <w:bookmarkStart w:id="86" w:name="_Toc130206081"/>
      <w:r w:rsidRPr="001A5419">
        <w:t>4.</w:t>
      </w:r>
      <w:r w:rsidR="00A34965">
        <w:t>9</w:t>
      </w:r>
      <w:r w:rsidRPr="001A5419">
        <w:t xml:space="preserve"> </w:t>
      </w:r>
      <w:r w:rsidR="007F51A6">
        <w:t>SƠ ĐỒ TUẦN TỰ</w:t>
      </w:r>
      <w:r w:rsidR="007F51A6" w:rsidRPr="001A5419">
        <w:t xml:space="preserve"> </w:t>
      </w:r>
      <w:r w:rsidRPr="001A5419">
        <w:t>“”</w:t>
      </w:r>
      <w:bookmarkEnd w:id="86"/>
    </w:p>
    <w:p w14:paraId="2C17CC0B" w14:textId="76438434" w:rsidR="00DA50BC" w:rsidRDefault="00DA50BC" w:rsidP="008F36B0">
      <w:pPr>
        <w:jc w:val="both"/>
        <w:rPr>
          <w:rFonts w:ascii="Times New Roman" w:hAnsi="Times New Roman" w:cs="Times New Roman"/>
          <w:sz w:val="26"/>
          <w:szCs w:val="26"/>
          <w:lang w:val="en-US"/>
        </w:rPr>
      </w:pPr>
    </w:p>
    <w:p w14:paraId="3373D8B7" w14:textId="31075870" w:rsidR="00DA50BC" w:rsidRPr="001A5419" w:rsidRDefault="00DA50BC" w:rsidP="00633B6D">
      <w:pPr>
        <w:pStyle w:val="Heading2"/>
      </w:pPr>
      <w:bookmarkStart w:id="87" w:name="_Toc130206082"/>
      <w:r w:rsidRPr="001A5419">
        <w:t>4.</w:t>
      </w:r>
      <w:r w:rsidR="00A34965">
        <w:t>10</w:t>
      </w:r>
      <w:r w:rsidRPr="001A5419">
        <w:t xml:space="preserve"> </w:t>
      </w:r>
      <w:r w:rsidR="007F51A6">
        <w:t>SƠ ĐỒ TUẦN TỰ</w:t>
      </w:r>
      <w:r w:rsidR="007F51A6" w:rsidRPr="001A5419">
        <w:t xml:space="preserve"> </w:t>
      </w:r>
      <w:r w:rsidRPr="001A5419">
        <w:t>“”</w:t>
      </w:r>
      <w:bookmarkEnd w:id="87"/>
    </w:p>
    <w:p w14:paraId="1733A5FF" w14:textId="7E4DBD58" w:rsidR="00DA50BC" w:rsidRDefault="00DA50BC" w:rsidP="008F36B0">
      <w:pPr>
        <w:jc w:val="both"/>
        <w:rPr>
          <w:rFonts w:ascii="Times New Roman" w:hAnsi="Times New Roman" w:cs="Times New Roman"/>
          <w:sz w:val="26"/>
          <w:szCs w:val="26"/>
          <w:lang w:val="en-US"/>
        </w:rPr>
      </w:pPr>
    </w:p>
    <w:p w14:paraId="65FC24C0" w14:textId="00020F78" w:rsidR="00DA50BC" w:rsidRPr="001A5419" w:rsidRDefault="00DA50BC" w:rsidP="00633B6D">
      <w:pPr>
        <w:pStyle w:val="Heading2"/>
      </w:pPr>
      <w:bookmarkStart w:id="88" w:name="_Toc130206083"/>
      <w:r w:rsidRPr="001A5419">
        <w:t>4.</w:t>
      </w:r>
      <w:r w:rsidR="00A34965">
        <w:t>11</w:t>
      </w:r>
      <w:r w:rsidRPr="001A5419">
        <w:t xml:space="preserve"> </w:t>
      </w:r>
      <w:r w:rsidR="007F51A6">
        <w:t>SƠ ĐỒ TUẦN TỰ</w:t>
      </w:r>
      <w:r w:rsidR="007F51A6" w:rsidRPr="001A5419">
        <w:t xml:space="preserve"> </w:t>
      </w:r>
      <w:r w:rsidRPr="001A5419">
        <w:t>“”</w:t>
      </w:r>
      <w:bookmarkEnd w:id="88"/>
    </w:p>
    <w:p w14:paraId="0765C325" w14:textId="151AD070" w:rsidR="00DA50BC" w:rsidRDefault="00DA50BC" w:rsidP="008F36B0">
      <w:pPr>
        <w:jc w:val="both"/>
        <w:rPr>
          <w:rFonts w:ascii="Times New Roman" w:hAnsi="Times New Roman" w:cs="Times New Roman"/>
          <w:sz w:val="26"/>
          <w:szCs w:val="26"/>
          <w:lang w:val="en-US"/>
        </w:rPr>
      </w:pPr>
    </w:p>
    <w:p w14:paraId="66F04956" w14:textId="42FE364B" w:rsidR="00DA50BC" w:rsidRPr="001A5419" w:rsidRDefault="00DA50BC" w:rsidP="00633B6D">
      <w:pPr>
        <w:pStyle w:val="Heading2"/>
      </w:pPr>
      <w:bookmarkStart w:id="89" w:name="_Toc130206084"/>
      <w:r w:rsidRPr="001A5419">
        <w:t>4.</w:t>
      </w:r>
      <w:r w:rsidR="00A34965">
        <w:t>1</w:t>
      </w:r>
      <w:r w:rsidRPr="001A5419">
        <w:t xml:space="preserve">2 </w:t>
      </w:r>
      <w:r w:rsidR="007F51A6">
        <w:t>SƠ ĐỒ TUẦN TỰ</w:t>
      </w:r>
      <w:r w:rsidR="007F51A6" w:rsidRPr="001A5419">
        <w:t xml:space="preserve"> </w:t>
      </w:r>
      <w:r w:rsidRPr="001A5419">
        <w:t>“”</w:t>
      </w:r>
      <w:bookmarkEnd w:id="89"/>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458C3A1C" w:rsidR="0009543D" w:rsidRPr="003D24B0" w:rsidRDefault="0009543D" w:rsidP="003D24B0">
      <w:pPr>
        <w:pStyle w:val="Heading1"/>
        <w:rPr>
          <w:rFonts w:cs="Times New Roman"/>
          <w:b w:val="0"/>
          <w:bCs/>
          <w:lang w:val="en-US"/>
        </w:rPr>
      </w:pPr>
      <w:bookmarkStart w:id="90" w:name="_Toc130206085"/>
      <w:r w:rsidRPr="003D24B0">
        <w:rPr>
          <w:rFonts w:cs="Times New Roman"/>
          <w:bCs/>
          <w:lang w:val="en-US"/>
        </w:rPr>
        <w:lastRenderedPageBreak/>
        <w:t>CHƯƠNG 5: SƠ ĐỒ HOẠT ĐỘNG</w:t>
      </w:r>
      <w:bookmarkEnd w:id="90"/>
    </w:p>
    <w:p w14:paraId="2F9E2701" w14:textId="37EF9822" w:rsidR="0009543D" w:rsidRDefault="0009543D" w:rsidP="001E7F8D">
      <w:pPr>
        <w:jc w:val="center"/>
        <w:rPr>
          <w:rFonts w:ascii="Times New Roman" w:hAnsi="Times New Roman" w:cs="Times New Roman"/>
          <w:sz w:val="26"/>
          <w:szCs w:val="26"/>
          <w:lang w:val="en-US"/>
        </w:rPr>
      </w:pPr>
    </w:p>
    <w:p w14:paraId="7DAC1AE7" w14:textId="61E70322" w:rsidR="004F638F" w:rsidRPr="000D6F54" w:rsidRDefault="004F638F" w:rsidP="003172EA">
      <w:pPr>
        <w:pStyle w:val="Heading2"/>
      </w:pPr>
      <w:bookmarkStart w:id="91" w:name="_Toc130206086"/>
      <w:r w:rsidRPr="000D6F54">
        <w:t xml:space="preserve">5.1 </w:t>
      </w:r>
      <w:r w:rsidR="00E63FB8">
        <w:t xml:space="preserve">SƠ ĐỒ HOẠT ĐỘNG </w:t>
      </w:r>
      <w:r w:rsidRPr="000D6F54">
        <w:t xml:space="preserve"> “</w:t>
      </w:r>
      <w:r w:rsidR="00E63FB8">
        <w:t>ĐĂNG NHẬP</w:t>
      </w:r>
      <w:r w:rsidRPr="000D6F54">
        <w:t>”</w:t>
      </w:r>
      <w:bookmarkEnd w:id="91"/>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3F35B5EA" w:rsidR="004F638F" w:rsidRPr="000D6F54" w:rsidRDefault="004F638F" w:rsidP="0030105D">
      <w:pPr>
        <w:pStyle w:val="Heading2"/>
      </w:pPr>
      <w:bookmarkStart w:id="92" w:name="_Toc130206087"/>
      <w:r w:rsidRPr="000D6F54">
        <w:lastRenderedPageBreak/>
        <w:t>5.</w:t>
      </w:r>
      <w:r w:rsidR="000C0797">
        <w:t>2</w:t>
      </w:r>
      <w:r w:rsidRPr="000D6F54">
        <w:t xml:space="preserve"> </w:t>
      </w:r>
      <w:r w:rsidR="002A544B">
        <w:t xml:space="preserve">SƠ ĐỒ HOẠT ĐỘNG </w:t>
      </w:r>
      <w:r w:rsidR="002A544B" w:rsidRPr="000D6F54">
        <w:t xml:space="preserve"> </w:t>
      </w:r>
      <w:r w:rsidRPr="000D6F54">
        <w:t>“</w:t>
      </w:r>
      <w:r w:rsidR="002A544B">
        <w:t>ĐĂNG KÝ MƯỢN S</w:t>
      </w:r>
      <w:r w:rsidR="00302FE9">
        <w:t>ÁCH</w:t>
      </w:r>
      <w:r w:rsidRPr="000D6F54">
        <w:t>”</w:t>
      </w:r>
      <w:bookmarkEnd w:id="92"/>
    </w:p>
    <w:p w14:paraId="140B2BF0" w14:textId="50FE5687" w:rsidR="00670978" w:rsidRDefault="00A472F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p>
    <w:p w14:paraId="19BAA1E3" w14:textId="66EBD34B" w:rsidR="00327F8C" w:rsidRDefault="00327F8C" w:rsidP="0019577B">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4A856DF4" w14:textId="4D52D94D"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 xml:space="preserve">Bảng </w:t>
      </w:r>
      <w:r w:rsidR="008A07D7" w:rsidRPr="008A07D7">
        <w:rPr>
          <w:rFonts w:ascii="Times New Roman" w:hAnsi="Times New Roman" w:cs="Times New Roman"/>
          <w:color w:val="C00000"/>
          <w:sz w:val="26"/>
          <w:szCs w:val="26"/>
          <w:lang w:val="en-US"/>
        </w:rPr>
        <w:t>..</w:t>
      </w:r>
      <w:r w:rsidRPr="008A07D7">
        <w:rPr>
          <w:rFonts w:ascii="Times New Roman" w:hAnsi="Times New Roman" w:cs="Times New Roman"/>
          <w:color w:val="C00000"/>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xml:space="preserve">, hệ thống sẽ hiển thị form “Phiếu mượn”, người dùng lần lượt thêm các sách </w:t>
      </w:r>
      <w:r w:rsidR="00800FB1">
        <w:rPr>
          <w:rFonts w:ascii="Times New Roman" w:hAnsi="Times New Roman" w:cs="Times New Roman"/>
          <w:sz w:val="26"/>
          <w:szCs w:val="26"/>
          <w:lang w:val="en-US"/>
        </w:rPr>
        <w:lastRenderedPageBreak/>
        <w:t>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2B4C9E3D" w:rsidR="003E7F96" w:rsidRDefault="003E7F96"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Kết quả: Thao tác đăng ký mượn sách thành công.</w:t>
      </w:r>
    </w:p>
    <w:p w14:paraId="7C996125" w14:textId="1BAD9493" w:rsidR="004F638F" w:rsidRPr="000D6F54" w:rsidRDefault="004F638F" w:rsidP="0030105D">
      <w:pPr>
        <w:pStyle w:val="Heading2"/>
      </w:pPr>
      <w:bookmarkStart w:id="93" w:name="_Toc130206088"/>
      <w:r w:rsidRPr="000D6F54">
        <w:t>5.</w:t>
      </w:r>
      <w:r w:rsidR="000C0797">
        <w:t>3</w:t>
      </w:r>
      <w:r w:rsidRPr="000D6F54">
        <w:t xml:space="preserve"> </w:t>
      </w:r>
      <w:r w:rsidR="002B66B9">
        <w:t xml:space="preserve">SƠ ĐỒ HOẠT ĐỘNG </w:t>
      </w:r>
      <w:r w:rsidR="002B66B9" w:rsidRPr="000D6F54">
        <w:t xml:space="preserve"> </w:t>
      </w:r>
      <w:r w:rsidRPr="000D6F54">
        <w:t>“</w:t>
      </w:r>
      <w:r w:rsidR="002B66B9">
        <w:t xml:space="preserve">GIA HẠN </w:t>
      </w:r>
      <w:r w:rsidR="00B816AB">
        <w:t>MƯỢN SÁCH</w:t>
      </w:r>
      <w:r w:rsidRPr="000D6F54">
        <w:t>”</w:t>
      </w:r>
      <w:bookmarkEnd w:id="93"/>
    </w:p>
    <w:p w14:paraId="475CDBDE" w14:textId="48A29AA8" w:rsidR="00670978" w:rsidRDefault="00DE151E"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0910BB92" w14:textId="7936AF11"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2330D023" w14:textId="3BA714FC" w:rsidR="004F638F" w:rsidRPr="000D6F54" w:rsidRDefault="004F638F" w:rsidP="0030105D">
      <w:pPr>
        <w:pStyle w:val="Heading2"/>
      </w:pPr>
      <w:bookmarkStart w:id="94" w:name="_Toc130206089"/>
      <w:r w:rsidRPr="000D6F54">
        <w:lastRenderedPageBreak/>
        <w:t>5.</w:t>
      </w:r>
      <w:r w:rsidR="000C0797">
        <w:t>4</w:t>
      </w:r>
      <w:r w:rsidRPr="000D6F54">
        <w:t xml:space="preserve"> </w:t>
      </w:r>
      <w:r w:rsidR="00E2626E">
        <w:t xml:space="preserve">SƠ ĐỒ HOẠT ĐỘNG </w:t>
      </w:r>
      <w:r w:rsidR="00E2626E" w:rsidRPr="000D6F54">
        <w:t xml:space="preserve"> </w:t>
      </w:r>
      <w:r w:rsidRPr="000D6F54">
        <w:t>“</w:t>
      </w:r>
      <w:r w:rsidR="00E2626E">
        <w:t>TÌM KIẾM SÁCH</w:t>
      </w:r>
      <w:r w:rsidRPr="000D6F54">
        <w:t>”</w:t>
      </w:r>
      <w:bookmarkEnd w:id="94"/>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7DB9B597" w:rsidR="004F638F" w:rsidRDefault="004F638F" w:rsidP="0030105D">
      <w:pPr>
        <w:pStyle w:val="Heading2"/>
      </w:pPr>
      <w:bookmarkStart w:id="95" w:name="_Toc130206090"/>
      <w:r w:rsidRPr="000D6F54">
        <w:lastRenderedPageBreak/>
        <w:t>5.</w:t>
      </w:r>
      <w:r w:rsidR="000C0797">
        <w:t>5</w:t>
      </w:r>
      <w:r w:rsidRPr="000D6F54">
        <w:t xml:space="preserve"> </w:t>
      </w:r>
      <w:r w:rsidR="0001123B" w:rsidRPr="0001123B">
        <w:t>SƠ ĐỒ HOẠT ĐỘNG “QUẢN LÝ SÁCH”</w:t>
      </w:r>
      <w:bookmarkEnd w:id="95"/>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2A064FC1" w:rsidR="00CF4CFE" w:rsidRPr="00564A20" w:rsidRDefault="00CF4CFE" w:rsidP="0030105D">
      <w:pPr>
        <w:pStyle w:val="Heading2"/>
      </w:pPr>
      <w:bookmarkStart w:id="96" w:name="_Toc130206091"/>
      <w:r w:rsidRPr="00564A20">
        <w:lastRenderedPageBreak/>
        <w:t xml:space="preserve">5.6 </w:t>
      </w:r>
      <w:r w:rsidR="00EF3093" w:rsidRPr="00EF3093">
        <w:t>SƠ ĐỒ HOẠT ĐỘNG “QUẢN LÝ TÀI KHOẢN CÁ NHÂN”</w:t>
      </w:r>
      <w:bookmarkEnd w:id="96"/>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228F6DF9" w:rsidR="000A709A" w:rsidRPr="00564A20" w:rsidRDefault="000A709A" w:rsidP="0030105D">
      <w:pPr>
        <w:pStyle w:val="Heading2"/>
      </w:pPr>
      <w:bookmarkStart w:id="97" w:name="_Toc130206092"/>
      <w:r w:rsidRPr="00564A20">
        <w:lastRenderedPageBreak/>
        <w:t>5.</w:t>
      </w:r>
      <w:r w:rsidR="00866C86" w:rsidRPr="00564A20">
        <w:t>7</w:t>
      </w:r>
      <w:r w:rsidRPr="00564A20">
        <w:t xml:space="preserve"> </w:t>
      </w:r>
      <w:r w:rsidR="004D6AD1" w:rsidRPr="004D6AD1">
        <w:t>SƠ ĐỒ HOẠT ĐỘNG “QUÊN MẬT KHẨU”</w:t>
      </w:r>
      <w:bookmarkEnd w:id="97"/>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05D8534E" w14:textId="220899CE" w:rsidR="000A709A" w:rsidRPr="00564A20" w:rsidRDefault="000A709A" w:rsidP="0030105D">
      <w:pPr>
        <w:pStyle w:val="Heading2"/>
      </w:pPr>
      <w:bookmarkStart w:id="98" w:name="_Toc130206093"/>
      <w:r w:rsidRPr="00564A20">
        <w:t>5.</w:t>
      </w:r>
      <w:r w:rsidR="00866C86" w:rsidRPr="00564A20">
        <w:t>8</w:t>
      </w:r>
      <w:r w:rsidRPr="00564A20">
        <w:t xml:space="preserve"> </w:t>
      </w:r>
      <w:r w:rsidR="00DA42E4" w:rsidRPr="00DA42E4">
        <w:t>SƠ ĐỒ HOẠT ĐỘNG “”</w:t>
      </w:r>
      <w:bookmarkEnd w:id="98"/>
    </w:p>
    <w:p w14:paraId="1D77BF77" w14:textId="15F8F1A1" w:rsidR="000A709A" w:rsidRDefault="000A709A" w:rsidP="0030105D">
      <w:pPr>
        <w:spacing w:before="120" w:after="120" w:line="288" w:lineRule="auto"/>
        <w:jc w:val="both"/>
        <w:rPr>
          <w:rFonts w:ascii="Times New Roman" w:hAnsi="Times New Roman" w:cs="Times New Roman"/>
          <w:sz w:val="26"/>
          <w:szCs w:val="26"/>
          <w:lang w:val="en-US"/>
        </w:rPr>
      </w:pPr>
    </w:p>
    <w:p w14:paraId="0A5A6636" w14:textId="6BFC024E" w:rsidR="000A709A" w:rsidRPr="00564A20" w:rsidRDefault="000A709A" w:rsidP="0030105D">
      <w:pPr>
        <w:pStyle w:val="Heading2"/>
      </w:pPr>
      <w:bookmarkStart w:id="99" w:name="_Toc130206094"/>
      <w:r w:rsidRPr="00564A20">
        <w:t>5.</w:t>
      </w:r>
      <w:r w:rsidR="00866C86" w:rsidRPr="00564A20">
        <w:t>9</w:t>
      </w:r>
      <w:r w:rsidRPr="00564A20">
        <w:t xml:space="preserve"> </w:t>
      </w:r>
      <w:r w:rsidR="00DA42E4" w:rsidRPr="00DA42E4">
        <w:t>SƠ ĐỒ HOẠT ĐỘNG “”</w:t>
      </w:r>
      <w:bookmarkEnd w:id="99"/>
    </w:p>
    <w:p w14:paraId="58B7D27D" w14:textId="5E424528" w:rsidR="007B3D15" w:rsidRDefault="007B3D15" w:rsidP="0030105D">
      <w:pPr>
        <w:spacing w:before="120" w:after="120" w:line="288" w:lineRule="auto"/>
        <w:jc w:val="both"/>
        <w:rPr>
          <w:rFonts w:ascii="Times New Roman" w:hAnsi="Times New Roman" w:cs="Times New Roman"/>
          <w:sz w:val="26"/>
          <w:szCs w:val="26"/>
          <w:lang w:val="en-US"/>
        </w:rPr>
      </w:pPr>
    </w:p>
    <w:p w14:paraId="2F63F463" w14:textId="0E5376CD" w:rsidR="007B3D15" w:rsidRPr="00564A20" w:rsidRDefault="007B3D15" w:rsidP="0030105D">
      <w:pPr>
        <w:pStyle w:val="Heading2"/>
      </w:pPr>
      <w:bookmarkStart w:id="100" w:name="_Toc130206095"/>
      <w:r w:rsidRPr="00564A20">
        <w:t>5.</w:t>
      </w:r>
      <w:r w:rsidR="00866C86" w:rsidRPr="00564A20">
        <w:t>10</w:t>
      </w:r>
      <w:r w:rsidRPr="00564A20">
        <w:t xml:space="preserve"> </w:t>
      </w:r>
      <w:r w:rsidR="00DA42E4" w:rsidRPr="00DA42E4">
        <w:t>SƠ ĐỒ HOẠT ĐỘNG “”</w:t>
      </w:r>
      <w:bookmarkEnd w:id="100"/>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34CA86A3" w:rsidR="0009543D" w:rsidRPr="00D2480F" w:rsidRDefault="0009543D" w:rsidP="00D2480F">
      <w:pPr>
        <w:pStyle w:val="Heading1"/>
        <w:rPr>
          <w:rFonts w:cs="Times New Roman"/>
          <w:b w:val="0"/>
          <w:bCs/>
          <w:lang w:val="en-US"/>
        </w:rPr>
      </w:pPr>
      <w:bookmarkStart w:id="101" w:name="_Toc130206096"/>
      <w:r w:rsidRPr="00D2480F">
        <w:rPr>
          <w:rFonts w:cs="Times New Roman"/>
          <w:bCs/>
          <w:lang w:val="en-US"/>
        </w:rPr>
        <w:lastRenderedPageBreak/>
        <w:t>CHƯƠNG 6: TỔNG KẾT</w:t>
      </w:r>
      <w:bookmarkEnd w:id="101"/>
    </w:p>
    <w:p w14:paraId="589BE180" w14:textId="43204C8C" w:rsidR="0009543D" w:rsidRDefault="0009543D" w:rsidP="001E7F8D">
      <w:pPr>
        <w:jc w:val="center"/>
        <w:rPr>
          <w:rFonts w:ascii="Times New Roman" w:hAnsi="Times New Roman" w:cs="Times New Roman"/>
          <w:sz w:val="26"/>
          <w:szCs w:val="26"/>
          <w:lang w:val="en-US"/>
        </w:rPr>
      </w:pPr>
    </w:p>
    <w:p w14:paraId="46D58D83" w14:textId="3225775A" w:rsidR="00670978" w:rsidRDefault="0022589A" w:rsidP="00E735C0">
      <w:pPr>
        <w:pStyle w:val="Heading2"/>
      </w:pPr>
      <w:bookmarkStart w:id="102" w:name="_Toc130206097"/>
      <w:r w:rsidRPr="000D6F54">
        <w:t xml:space="preserve">6.1 </w:t>
      </w:r>
      <w:r w:rsidR="00C56BFF" w:rsidRPr="00C56BFF">
        <w:t>KẾT QUẢ ĐẠT ĐƯỢC</w:t>
      </w:r>
      <w:bookmarkEnd w:id="102"/>
    </w:p>
    <w:p w14:paraId="6D45FA34" w14:textId="09A2B269" w:rsidR="0022589A" w:rsidRPr="002C173F" w:rsidRDefault="0022589A" w:rsidP="00C602B3">
      <w:pPr>
        <w:pStyle w:val="Heading3"/>
      </w:pPr>
      <w:bookmarkStart w:id="103" w:name="_Toc130206098"/>
      <w:r w:rsidRPr="002C173F">
        <w:t>6.1.1 Về kiến thức</w:t>
      </w:r>
      <w:bookmarkEnd w:id="103"/>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286E4232" w:rsidR="0022589A" w:rsidRPr="002C173F" w:rsidRDefault="0022589A" w:rsidP="00C602B3">
      <w:pPr>
        <w:pStyle w:val="Heading3"/>
      </w:pPr>
      <w:bookmarkStart w:id="104" w:name="_Toc130206099"/>
      <w:r w:rsidRPr="002C173F">
        <w:t>6.1.2 Về kỹ năng</w:t>
      </w:r>
      <w:bookmarkEnd w:id="104"/>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463E06">
      <w:pPr>
        <w:pStyle w:val="ListParagraph"/>
        <w:numPr>
          <w:ilvl w:val="0"/>
          <w:numId w:val="18"/>
        </w:numPr>
        <w:spacing w:before="120" w:after="120" w:line="288" w:lineRule="auto"/>
        <w:ind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568B278A" w:rsidR="0022589A" w:rsidRPr="002C173F" w:rsidRDefault="0022589A" w:rsidP="00C602B3">
      <w:pPr>
        <w:pStyle w:val="Heading3"/>
      </w:pPr>
      <w:bookmarkStart w:id="105" w:name="_Toc130206100"/>
      <w:r w:rsidRPr="002C173F">
        <w:t>6.1.3 Về thái đ</w:t>
      </w:r>
      <w:r w:rsidR="00435E73" w:rsidRPr="002C173F">
        <w:t>ộ</w:t>
      </w:r>
      <w:bookmarkEnd w:id="105"/>
    </w:p>
    <w:p w14:paraId="4E38C617" w14:textId="7B26568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67DD675C" w:rsidR="00791A7A" w:rsidRPr="000D6F54" w:rsidRDefault="00791A7A" w:rsidP="003E6048">
      <w:pPr>
        <w:pStyle w:val="Heading2"/>
      </w:pPr>
      <w:bookmarkStart w:id="106" w:name="_Toc130206101"/>
      <w:r w:rsidRPr="000D6F54">
        <w:lastRenderedPageBreak/>
        <w:t xml:space="preserve">6.2 </w:t>
      </w:r>
      <w:r w:rsidR="001F1ECF" w:rsidRPr="001F1ECF">
        <w:t>NHỮNG HẠN CHẾ</w:t>
      </w:r>
      <w:bookmarkEnd w:id="106"/>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E04A75">
      <w:pPr>
        <w:pStyle w:val="Heading1"/>
        <w:rPr>
          <w:rFonts w:cs="Times New Roman"/>
          <w:b w:val="0"/>
          <w:bCs/>
          <w:sz w:val="28"/>
          <w:szCs w:val="28"/>
          <w:lang w:val="en-US"/>
        </w:rPr>
      </w:pPr>
      <w:bookmarkStart w:id="107" w:name="_Toc130206102"/>
      <w:r w:rsidRPr="00B1082E">
        <w:rPr>
          <w:rFonts w:cs="Times New Roman"/>
          <w:bCs/>
          <w:sz w:val="28"/>
          <w:szCs w:val="28"/>
          <w:lang w:val="en-US"/>
        </w:rPr>
        <w:lastRenderedPageBreak/>
        <w:t>TÀI LIỆU THAM KHẢO</w:t>
      </w:r>
      <w:bookmarkEnd w:id="107"/>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36"/>
      <w:footerReference w:type="default" r:id="rId37"/>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8965D7" w14:textId="77777777" w:rsidR="0095281A" w:rsidRDefault="0095281A" w:rsidP="00F6656B">
      <w:pPr>
        <w:spacing w:after="0" w:line="240" w:lineRule="auto"/>
      </w:pPr>
      <w:r>
        <w:separator/>
      </w:r>
    </w:p>
  </w:endnote>
  <w:endnote w:type="continuationSeparator" w:id="0">
    <w:p w14:paraId="6AD1C9B1" w14:textId="77777777" w:rsidR="0095281A" w:rsidRDefault="0095281A"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881116" w:rsidRDefault="00881116">
    <w:pPr>
      <w:pStyle w:val="Footer"/>
      <w:jc w:val="right"/>
    </w:pPr>
  </w:p>
  <w:p w14:paraId="251752B7" w14:textId="77777777" w:rsidR="00881116" w:rsidRDefault="008811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881116" w:rsidRDefault="008811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881116" w:rsidRDefault="00881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881116" w:rsidRDefault="008811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881116" w:rsidRDefault="00881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D9EAB1" w14:textId="77777777" w:rsidR="0095281A" w:rsidRDefault="0095281A" w:rsidP="00F6656B">
      <w:pPr>
        <w:spacing w:after="0" w:line="240" w:lineRule="auto"/>
      </w:pPr>
      <w:r>
        <w:separator/>
      </w:r>
    </w:p>
  </w:footnote>
  <w:footnote w:type="continuationSeparator" w:id="0">
    <w:p w14:paraId="45CBCFA9" w14:textId="77777777" w:rsidR="0095281A" w:rsidRDefault="0095281A"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881116" w:rsidRPr="00714B60" w:rsidRDefault="00881116">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Content>
        <w:r w:rsidRPr="00714B60">
          <w:rPr>
            <w:rFonts w:ascii="Times New Roman" w:eastAsiaTheme="majorEastAsia" w:hAnsi="Times New Roman" w:cs="Times New Roman"/>
            <w:b/>
            <w:bCs/>
            <w:i/>
            <w:iCs/>
            <w:sz w:val="24"/>
            <w:szCs w:val="24"/>
          </w:rPr>
          <w:t>Hệ thống quản lý sách ở thư viện trường THPT</w:t>
        </w:r>
      </w:sdtContent>
    </w:sdt>
    <w:r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Pr="00714B60">
          <w:rPr>
            <w:rFonts w:ascii="Times New Roman" w:eastAsiaTheme="majorEastAsia" w:hAnsi="Times New Roman" w:cs="Times New Roman"/>
            <w:b/>
            <w:bCs/>
            <w:i/>
            <w:iCs/>
            <w:sz w:val="24"/>
            <w:szCs w:val="24"/>
          </w:rPr>
          <w:t>Ngôn ngữ mô hình hóa CT182-02</w:t>
        </w:r>
      </w:sdtContent>
    </w:sdt>
  </w:p>
  <w:p w14:paraId="24EA977E" w14:textId="77777777" w:rsidR="00881116" w:rsidRDefault="008811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9"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0"/>
  </w:num>
  <w:num w:numId="4">
    <w:abstractNumId w:val="9"/>
  </w:num>
  <w:num w:numId="5">
    <w:abstractNumId w:val="6"/>
  </w:num>
  <w:num w:numId="6">
    <w:abstractNumId w:val="14"/>
  </w:num>
  <w:num w:numId="7">
    <w:abstractNumId w:val="12"/>
  </w:num>
  <w:num w:numId="8">
    <w:abstractNumId w:val="16"/>
  </w:num>
  <w:num w:numId="9">
    <w:abstractNumId w:val="3"/>
  </w:num>
  <w:num w:numId="10">
    <w:abstractNumId w:val="15"/>
  </w:num>
  <w:num w:numId="11">
    <w:abstractNumId w:val="11"/>
  </w:num>
  <w:num w:numId="12">
    <w:abstractNumId w:val="2"/>
  </w:num>
  <w:num w:numId="13">
    <w:abstractNumId w:val="4"/>
  </w:num>
  <w:num w:numId="14">
    <w:abstractNumId w:val="10"/>
  </w:num>
  <w:num w:numId="15">
    <w:abstractNumId w:val="19"/>
  </w:num>
  <w:num w:numId="16">
    <w:abstractNumId w:val="1"/>
  </w:num>
  <w:num w:numId="17">
    <w:abstractNumId w:val="5"/>
  </w:num>
  <w:num w:numId="18">
    <w:abstractNumId w:val="7"/>
  </w:num>
  <w:num w:numId="19">
    <w:abstractNumId w:val="8"/>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7A56"/>
    <w:rsid w:val="00007D61"/>
    <w:rsid w:val="0001123B"/>
    <w:rsid w:val="000123BB"/>
    <w:rsid w:val="00013537"/>
    <w:rsid w:val="00014AA0"/>
    <w:rsid w:val="000162F2"/>
    <w:rsid w:val="0001710E"/>
    <w:rsid w:val="000203BB"/>
    <w:rsid w:val="000210FF"/>
    <w:rsid w:val="00026207"/>
    <w:rsid w:val="00030DA1"/>
    <w:rsid w:val="00035DFB"/>
    <w:rsid w:val="0003683D"/>
    <w:rsid w:val="00036B15"/>
    <w:rsid w:val="0003707D"/>
    <w:rsid w:val="00043547"/>
    <w:rsid w:val="00043C76"/>
    <w:rsid w:val="00044441"/>
    <w:rsid w:val="000452CD"/>
    <w:rsid w:val="00047133"/>
    <w:rsid w:val="00047138"/>
    <w:rsid w:val="000475E6"/>
    <w:rsid w:val="00055F70"/>
    <w:rsid w:val="00061224"/>
    <w:rsid w:val="00062FD7"/>
    <w:rsid w:val="000654BC"/>
    <w:rsid w:val="000656F8"/>
    <w:rsid w:val="000659B9"/>
    <w:rsid w:val="000675FE"/>
    <w:rsid w:val="000741BC"/>
    <w:rsid w:val="00074519"/>
    <w:rsid w:val="00074FD7"/>
    <w:rsid w:val="0007513E"/>
    <w:rsid w:val="000755E7"/>
    <w:rsid w:val="00081663"/>
    <w:rsid w:val="00081AD3"/>
    <w:rsid w:val="00086B67"/>
    <w:rsid w:val="00086EAB"/>
    <w:rsid w:val="000914CA"/>
    <w:rsid w:val="00092F90"/>
    <w:rsid w:val="00093D7B"/>
    <w:rsid w:val="0009543D"/>
    <w:rsid w:val="000A0327"/>
    <w:rsid w:val="000A55D7"/>
    <w:rsid w:val="000A701A"/>
    <w:rsid w:val="000A709A"/>
    <w:rsid w:val="000B1822"/>
    <w:rsid w:val="000B1B17"/>
    <w:rsid w:val="000B51D8"/>
    <w:rsid w:val="000B6EAD"/>
    <w:rsid w:val="000B7CA1"/>
    <w:rsid w:val="000C0797"/>
    <w:rsid w:val="000C1318"/>
    <w:rsid w:val="000C1F32"/>
    <w:rsid w:val="000C5698"/>
    <w:rsid w:val="000D0D9F"/>
    <w:rsid w:val="000D1172"/>
    <w:rsid w:val="000D1DEA"/>
    <w:rsid w:val="000D5B02"/>
    <w:rsid w:val="000D5FCE"/>
    <w:rsid w:val="000D6B84"/>
    <w:rsid w:val="000D6F54"/>
    <w:rsid w:val="000D7477"/>
    <w:rsid w:val="000E14E2"/>
    <w:rsid w:val="000E3E30"/>
    <w:rsid w:val="000E3F72"/>
    <w:rsid w:val="000E6546"/>
    <w:rsid w:val="000E6DA4"/>
    <w:rsid w:val="000F0A1A"/>
    <w:rsid w:val="000F10BE"/>
    <w:rsid w:val="000F1E6E"/>
    <w:rsid w:val="000F7208"/>
    <w:rsid w:val="000F7A34"/>
    <w:rsid w:val="00103292"/>
    <w:rsid w:val="001044E8"/>
    <w:rsid w:val="00104C06"/>
    <w:rsid w:val="00106244"/>
    <w:rsid w:val="00112B0E"/>
    <w:rsid w:val="0011561D"/>
    <w:rsid w:val="00117179"/>
    <w:rsid w:val="001201FE"/>
    <w:rsid w:val="00121977"/>
    <w:rsid w:val="00122351"/>
    <w:rsid w:val="00124D84"/>
    <w:rsid w:val="00125027"/>
    <w:rsid w:val="001250D4"/>
    <w:rsid w:val="001254D3"/>
    <w:rsid w:val="001277D6"/>
    <w:rsid w:val="001318CF"/>
    <w:rsid w:val="00134E68"/>
    <w:rsid w:val="00140302"/>
    <w:rsid w:val="00140E5B"/>
    <w:rsid w:val="0014189A"/>
    <w:rsid w:val="00141EED"/>
    <w:rsid w:val="001433EA"/>
    <w:rsid w:val="0014551C"/>
    <w:rsid w:val="00145AA0"/>
    <w:rsid w:val="0014699A"/>
    <w:rsid w:val="00146B48"/>
    <w:rsid w:val="00146BE8"/>
    <w:rsid w:val="00152025"/>
    <w:rsid w:val="00154C43"/>
    <w:rsid w:val="00155681"/>
    <w:rsid w:val="00156774"/>
    <w:rsid w:val="00162056"/>
    <w:rsid w:val="00163C36"/>
    <w:rsid w:val="001700AB"/>
    <w:rsid w:val="00171785"/>
    <w:rsid w:val="0017250F"/>
    <w:rsid w:val="001725A3"/>
    <w:rsid w:val="00173A03"/>
    <w:rsid w:val="001806E1"/>
    <w:rsid w:val="00181E35"/>
    <w:rsid w:val="00183D0F"/>
    <w:rsid w:val="00183F82"/>
    <w:rsid w:val="00184A80"/>
    <w:rsid w:val="00185253"/>
    <w:rsid w:val="0018577C"/>
    <w:rsid w:val="001868B1"/>
    <w:rsid w:val="00190E5C"/>
    <w:rsid w:val="00191304"/>
    <w:rsid w:val="00192935"/>
    <w:rsid w:val="001951F2"/>
    <w:rsid w:val="0019577B"/>
    <w:rsid w:val="00195836"/>
    <w:rsid w:val="00196E61"/>
    <w:rsid w:val="00197EE5"/>
    <w:rsid w:val="001A1A25"/>
    <w:rsid w:val="001A5419"/>
    <w:rsid w:val="001A5D04"/>
    <w:rsid w:val="001A6397"/>
    <w:rsid w:val="001A6585"/>
    <w:rsid w:val="001A7161"/>
    <w:rsid w:val="001B350E"/>
    <w:rsid w:val="001B4715"/>
    <w:rsid w:val="001B7118"/>
    <w:rsid w:val="001C1283"/>
    <w:rsid w:val="001C4D45"/>
    <w:rsid w:val="001C78C8"/>
    <w:rsid w:val="001D22F4"/>
    <w:rsid w:val="001D796B"/>
    <w:rsid w:val="001D79FC"/>
    <w:rsid w:val="001E39A0"/>
    <w:rsid w:val="001E45EB"/>
    <w:rsid w:val="001E51E8"/>
    <w:rsid w:val="001E72E1"/>
    <w:rsid w:val="001E7F8D"/>
    <w:rsid w:val="001F19FC"/>
    <w:rsid w:val="001F1ECF"/>
    <w:rsid w:val="001F25E9"/>
    <w:rsid w:val="001F349B"/>
    <w:rsid w:val="001F3F94"/>
    <w:rsid w:val="001F3FD4"/>
    <w:rsid w:val="001F4584"/>
    <w:rsid w:val="001F5608"/>
    <w:rsid w:val="001F7135"/>
    <w:rsid w:val="00201322"/>
    <w:rsid w:val="00201C7E"/>
    <w:rsid w:val="002021E7"/>
    <w:rsid w:val="002025CE"/>
    <w:rsid w:val="002058BD"/>
    <w:rsid w:val="002107D0"/>
    <w:rsid w:val="002109C8"/>
    <w:rsid w:val="0021366C"/>
    <w:rsid w:val="0021780B"/>
    <w:rsid w:val="00221BB8"/>
    <w:rsid w:val="00222C58"/>
    <w:rsid w:val="00223376"/>
    <w:rsid w:val="002235CC"/>
    <w:rsid w:val="00225153"/>
    <w:rsid w:val="0022589A"/>
    <w:rsid w:val="00225AB2"/>
    <w:rsid w:val="00226223"/>
    <w:rsid w:val="0022799F"/>
    <w:rsid w:val="00227F7C"/>
    <w:rsid w:val="002301A4"/>
    <w:rsid w:val="002303EB"/>
    <w:rsid w:val="00231058"/>
    <w:rsid w:val="00232301"/>
    <w:rsid w:val="00232EAE"/>
    <w:rsid w:val="00233AE8"/>
    <w:rsid w:val="00235947"/>
    <w:rsid w:val="00240132"/>
    <w:rsid w:val="0024049B"/>
    <w:rsid w:val="00240A32"/>
    <w:rsid w:val="00241F16"/>
    <w:rsid w:val="00244243"/>
    <w:rsid w:val="00245185"/>
    <w:rsid w:val="002456E4"/>
    <w:rsid w:val="00250AF0"/>
    <w:rsid w:val="00251651"/>
    <w:rsid w:val="00252DA2"/>
    <w:rsid w:val="00253109"/>
    <w:rsid w:val="00253EA1"/>
    <w:rsid w:val="002554D5"/>
    <w:rsid w:val="00255F22"/>
    <w:rsid w:val="00257920"/>
    <w:rsid w:val="00257FF0"/>
    <w:rsid w:val="00261A8D"/>
    <w:rsid w:val="00263069"/>
    <w:rsid w:val="00265871"/>
    <w:rsid w:val="00265967"/>
    <w:rsid w:val="00265FFB"/>
    <w:rsid w:val="002663B7"/>
    <w:rsid w:val="00270AF2"/>
    <w:rsid w:val="0027115A"/>
    <w:rsid w:val="002741EB"/>
    <w:rsid w:val="00275603"/>
    <w:rsid w:val="002765D5"/>
    <w:rsid w:val="002800FF"/>
    <w:rsid w:val="00280764"/>
    <w:rsid w:val="00281C06"/>
    <w:rsid w:val="002825BE"/>
    <w:rsid w:val="00284853"/>
    <w:rsid w:val="002854D1"/>
    <w:rsid w:val="00285CE3"/>
    <w:rsid w:val="00286B76"/>
    <w:rsid w:val="00286E6F"/>
    <w:rsid w:val="0029104A"/>
    <w:rsid w:val="00291065"/>
    <w:rsid w:val="002922A8"/>
    <w:rsid w:val="0029290E"/>
    <w:rsid w:val="00293A14"/>
    <w:rsid w:val="00294980"/>
    <w:rsid w:val="002956D5"/>
    <w:rsid w:val="00297A63"/>
    <w:rsid w:val="00297C4F"/>
    <w:rsid w:val="002A319F"/>
    <w:rsid w:val="002A354F"/>
    <w:rsid w:val="002A544B"/>
    <w:rsid w:val="002A72E5"/>
    <w:rsid w:val="002B0AA4"/>
    <w:rsid w:val="002B1B4E"/>
    <w:rsid w:val="002B58FC"/>
    <w:rsid w:val="002B60C6"/>
    <w:rsid w:val="002B66B9"/>
    <w:rsid w:val="002B7497"/>
    <w:rsid w:val="002B7F7B"/>
    <w:rsid w:val="002C0018"/>
    <w:rsid w:val="002C173F"/>
    <w:rsid w:val="002C185B"/>
    <w:rsid w:val="002C1A22"/>
    <w:rsid w:val="002C2377"/>
    <w:rsid w:val="002C2517"/>
    <w:rsid w:val="002C2BCD"/>
    <w:rsid w:val="002C3EF0"/>
    <w:rsid w:val="002C616D"/>
    <w:rsid w:val="002C67CD"/>
    <w:rsid w:val="002D1AC4"/>
    <w:rsid w:val="002D3B7B"/>
    <w:rsid w:val="002D5892"/>
    <w:rsid w:val="002E1183"/>
    <w:rsid w:val="002E56CD"/>
    <w:rsid w:val="002E5818"/>
    <w:rsid w:val="002F23F5"/>
    <w:rsid w:val="002F480D"/>
    <w:rsid w:val="002F4E99"/>
    <w:rsid w:val="002F7537"/>
    <w:rsid w:val="0030105D"/>
    <w:rsid w:val="00302FE9"/>
    <w:rsid w:val="00304363"/>
    <w:rsid w:val="00304E09"/>
    <w:rsid w:val="00306827"/>
    <w:rsid w:val="0030687A"/>
    <w:rsid w:val="0031213C"/>
    <w:rsid w:val="0031666E"/>
    <w:rsid w:val="003172EA"/>
    <w:rsid w:val="00317ADF"/>
    <w:rsid w:val="00325BD4"/>
    <w:rsid w:val="003261DB"/>
    <w:rsid w:val="00327F8C"/>
    <w:rsid w:val="003343AA"/>
    <w:rsid w:val="00335D92"/>
    <w:rsid w:val="00336D97"/>
    <w:rsid w:val="00337ED2"/>
    <w:rsid w:val="00341269"/>
    <w:rsid w:val="0034236B"/>
    <w:rsid w:val="0034307B"/>
    <w:rsid w:val="00343ABD"/>
    <w:rsid w:val="003527A9"/>
    <w:rsid w:val="00353054"/>
    <w:rsid w:val="00355B9C"/>
    <w:rsid w:val="00356E90"/>
    <w:rsid w:val="00360C3A"/>
    <w:rsid w:val="00360E6E"/>
    <w:rsid w:val="00361878"/>
    <w:rsid w:val="00366E54"/>
    <w:rsid w:val="00370984"/>
    <w:rsid w:val="003739B9"/>
    <w:rsid w:val="00377442"/>
    <w:rsid w:val="003774B5"/>
    <w:rsid w:val="00377E13"/>
    <w:rsid w:val="003809ED"/>
    <w:rsid w:val="00381E5D"/>
    <w:rsid w:val="00382C3F"/>
    <w:rsid w:val="00386CED"/>
    <w:rsid w:val="00386FD7"/>
    <w:rsid w:val="0038753B"/>
    <w:rsid w:val="00391FE7"/>
    <w:rsid w:val="003923B1"/>
    <w:rsid w:val="00396C08"/>
    <w:rsid w:val="00397E4A"/>
    <w:rsid w:val="003A73D8"/>
    <w:rsid w:val="003B239D"/>
    <w:rsid w:val="003B24AC"/>
    <w:rsid w:val="003B2E68"/>
    <w:rsid w:val="003B3361"/>
    <w:rsid w:val="003B581B"/>
    <w:rsid w:val="003C1A5C"/>
    <w:rsid w:val="003C2D8A"/>
    <w:rsid w:val="003C3051"/>
    <w:rsid w:val="003C6012"/>
    <w:rsid w:val="003C6B4B"/>
    <w:rsid w:val="003C6CE3"/>
    <w:rsid w:val="003C7109"/>
    <w:rsid w:val="003C734C"/>
    <w:rsid w:val="003C7767"/>
    <w:rsid w:val="003C7BD3"/>
    <w:rsid w:val="003D0B69"/>
    <w:rsid w:val="003D24B0"/>
    <w:rsid w:val="003D32A7"/>
    <w:rsid w:val="003D39BF"/>
    <w:rsid w:val="003D4386"/>
    <w:rsid w:val="003D5C40"/>
    <w:rsid w:val="003D7908"/>
    <w:rsid w:val="003E4096"/>
    <w:rsid w:val="003E4E00"/>
    <w:rsid w:val="003E5C1C"/>
    <w:rsid w:val="003E6041"/>
    <w:rsid w:val="003E6048"/>
    <w:rsid w:val="003E7F96"/>
    <w:rsid w:val="003F2F92"/>
    <w:rsid w:val="003F3781"/>
    <w:rsid w:val="003F5E62"/>
    <w:rsid w:val="004061DF"/>
    <w:rsid w:val="00407A71"/>
    <w:rsid w:val="0041001F"/>
    <w:rsid w:val="00411A07"/>
    <w:rsid w:val="00413271"/>
    <w:rsid w:val="00423719"/>
    <w:rsid w:val="00426D9D"/>
    <w:rsid w:val="0042765D"/>
    <w:rsid w:val="00430BFD"/>
    <w:rsid w:val="00434B32"/>
    <w:rsid w:val="00435E73"/>
    <w:rsid w:val="00436025"/>
    <w:rsid w:val="0043795C"/>
    <w:rsid w:val="0044405B"/>
    <w:rsid w:val="004478FE"/>
    <w:rsid w:val="00453A2B"/>
    <w:rsid w:val="00455327"/>
    <w:rsid w:val="004553F7"/>
    <w:rsid w:val="00460216"/>
    <w:rsid w:val="0046097D"/>
    <w:rsid w:val="0046189D"/>
    <w:rsid w:val="00461AF6"/>
    <w:rsid w:val="00461F93"/>
    <w:rsid w:val="004639D5"/>
    <w:rsid w:val="00463A78"/>
    <w:rsid w:val="00463E06"/>
    <w:rsid w:val="00465B73"/>
    <w:rsid w:val="00470FB4"/>
    <w:rsid w:val="004711EF"/>
    <w:rsid w:val="00473AA5"/>
    <w:rsid w:val="00480CF3"/>
    <w:rsid w:val="004839C6"/>
    <w:rsid w:val="00483B09"/>
    <w:rsid w:val="004855CE"/>
    <w:rsid w:val="00486023"/>
    <w:rsid w:val="00490909"/>
    <w:rsid w:val="00490FC9"/>
    <w:rsid w:val="00492294"/>
    <w:rsid w:val="00493CCC"/>
    <w:rsid w:val="00494EFB"/>
    <w:rsid w:val="004A1D2C"/>
    <w:rsid w:val="004A2CA4"/>
    <w:rsid w:val="004A2F91"/>
    <w:rsid w:val="004A4E2F"/>
    <w:rsid w:val="004A5F8E"/>
    <w:rsid w:val="004A65F9"/>
    <w:rsid w:val="004A674C"/>
    <w:rsid w:val="004A7289"/>
    <w:rsid w:val="004B284A"/>
    <w:rsid w:val="004B3F7A"/>
    <w:rsid w:val="004B6AEF"/>
    <w:rsid w:val="004B72D2"/>
    <w:rsid w:val="004B7EFB"/>
    <w:rsid w:val="004C044D"/>
    <w:rsid w:val="004C1770"/>
    <w:rsid w:val="004C1ADB"/>
    <w:rsid w:val="004C435D"/>
    <w:rsid w:val="004C4484"/>
    <w:rsid w:val="004C7CB9"/>
    <w:rsid w:val="004C7F5B"/>
    <w:rsid w:val="004D025D"/>
    <w:rsid w:val="004D2075"/>
    <w:rsid w:val="004D6324"/>
    <w:rsid w:val="004D6AD1"/>
    <w:rsid w:val="004D7E58"/>
    <w:rsid w:val="004E001F"/>
    <w:rsid w:val="004E052D"/>
    <w:rsid w:val="004E1115"/>
    <w:rsid w:val="004E32F0"/>
    <w:rsid w:val="004F1270"/>
    <w:rsid w:val="004F38FC"/>
    <w:rsid w:val="004F638F"/>
    <w:rsid w:val="004F750F"/>
    <w:rsid w:val="004F762D"/>
    <w:rsid w:val="004F7D2A"/>
    <w:rsid w:val="00500C73"/>
    <w:rsid w:val="00502DFB"/>
    <w:rsid w:val="00504631"/>
    <w:rsid w:val="00505ABF"/>
    <w:rsid w:val="0051219D"/>
    <w:rsid w:val="005126F5"/>
    <w:rsid w:val="0051341E"/>
    <w:rsid w:val="00515003"/>
    <w:rsid w:val="0051785F"/>
    <w:rsid w:val="0052048F"/>
    <w:rsid w:val="00520E05"/>
    <w:rsid w:val="00521781"/>
    <w:rsid w:val="00527BBE"/>
    <w:rsid w:val="005334EF"/>
    <w:rsid w:val="00543B0D"/>
    <w:rsid w:val="00543E36"/>
    <w:rsid w:val="00550565"/>
    <w:rsid w:val="00552D1F"/>
    <w:rsid w:val="00553CBC"/>
    <w:rsid w:val="00555493"/>
    <w:rsid w:val="00555920"/>
    <w:rsid w:val="00555B0A"/>
    <w:rsid w:val="00555FE5"/>
    <w:rsid w:val="00556FB3"/>
    <w:rsid w:val="00560CA0"/>
    <w:rsid w:val="005630CC"/>
    <w:rsid w:val="005640FE"/>
    <w:rsid w:val="005648B6"/>
    <w:rsid w:val="00564A20"/>
    <w:rsid w:val="00564A45"/>
    <w:rsid w:val="00564BEC"/>
    <w:rsid w:val="00565E1B"/>
    <w:rsid w:val="00566A01"/>
    <w:rsid w:val="005673AB"/>
    <w:rsid w:val="00571D4C"/>
    <w:rsid w:val="0057274C"/>
    <w:rsid w:val="00573424"/>
    <w:rsid w:val="00575809"/>
    <w:rsid w:val="00577AF3"/>
    <w:rsid w:val="005801B1"/>
    <w:rsid w:val="00580D95"/>
    <w:rsid w:val="005821C7"/>
    <w:rsid w:val="0058252B"/>
    <w:rsid w:val="00582560"/>
    <w:rsid w:val="00582B22"/>
    <w:rsid w:val="00583B24"/>
    <w:rsid w:val="00583B46"/>
    <w:rsid w:val="005870D1"/>
    <w:rsid w:val="00590609"/>
    <w:rsid w:val="005913E7"/>
    <w:rsid w:val="005924AB"/>
    <w:rsid w:val="005926E5"/>
    <w:rsid w:val="00593485"/>
    <w:rsid w:val="00593C16"/>
    <w:rsid w:val="00594235"/>
    <w:rsid w:val="00595167"/>
    <w:rsid w:val="005964CC"/>
    <w:rsid w:val="005A2AB5"/>
    <w:rsid w:val="005A3006"/>
    <w:rsid w:val="005A3246"/>
    <w:rsid w:val="005A39D3"/>
    <w:rsid w:val="005A7237"/>
    <w:rsid w:val="005A7904"/>
    <w:rsid w:val="005B0892"/>
    <w:rsid w:val="005B1CFD"/>
    <w:rsid w:val="005B4DB0"/>
    <w:rsid w:val="005B4DB4"/>
    <w:rsid w:val="005C0B31"/>
    <w:rsid w:val="005C13C1"/>
    <w:rsid w:val="005C1916"/>
    <w:rsid w:val="005C2270"/>
    <w:rsid w:val="005C39B7"/>
    <w:rsid w:val="005C7877"/>
    <w:rsid w:val="005D09CE"/>
    <w:rsid w:val="005D0B56"/>
    <w:rsid w:val="005D3F35"/>
    <w:rsid w:val="005D42DE"/>
    <w:rsid w:val="005D53B2"/>
    <w:rsid w:val="005D5716"/>
    <w:rsid w:val="005D6759"/>
    <w:rsid w:val="005D7157"/>
    <w:rsid w:val="005E0A81"/>
    <w:rsid w:val="005E2AF3"/>
    <w:rsid w:val="005E2CD0"/>
    <w:rsid w:val="005E3102"/>
    <w:rsid w:val="005E4D71"/>
    <w:rsid w:val="005E62D2"/>
    <w:rsid w:val="005E7592"/>
    <w:rsid w:val="005F0B88"/>
    <w:rsid w:val="005F0EB1"/>
    <w:rsid w:val="005F12A4"/>
    <w:rsid w:val="005F2ADF"/>
    <w:rsid w:val="005F30DD"/>
    <w:rsid w:val="005F5244"/>
    <w:rsid w:val="00600426"/>
    <w:rsid w:val="006025C6"/>
    <w:rsid w:val="00602AA1"/>
    <w:rsid w:val="006034DB"/>
    <w:rsid w:val="006067C8"/>
    <w:rsid w:val="00606D6F"/>
    <w:rsid w:val="00607827"/>
    <w:rsid w:val="00610E5C"/>
    <w:rsid w:val="006130EC"/>
    <w:rsid w:val="00617170"/>
    <w:rsid w:val="00621031"/>
    <w:rsid w:val="00621B69"/>
    <w:rsid w:val="00622EE7"/>
    <w:rsid w:val="00626162"/>
    <w:rsid w:val="00626767"/>
    <w:rsid w:val="0062686E"/>
    <w:rsid w:val="006313A9"/>
    <w:rsid w:val="00631967"/>
    <w:rsid w:val="00632900"/>
    <w:rsid w:val="00632BF6"/>
    <w:rsid w:val="00633B6D"/>
    <w:rsid w:val="00636233"/>
    <w:rsid w:val="00636A8F"/>
    <w:rsid w:val="00640484"/>
    <w:rsid w:val="00644CC6"/>
    <w:rsid w:val="00650E8D"/>
    <w:rsid w:val="00651ECF"/>
    <w:rsid w:val="0065406C"/>
    <w:rsid w:val="0065531E"/>
    <w:rsid w:val="00655EA0"/>
    <w:rsid w:val="00656CFB"/>
    <w:rsid w:val="006663E7"/>
    <w:rsid w:val="00670978"/>
    <w:rsid w:val="006738B0"/>
    <w:rsid w:val="00681C45"/>
    <w:rsid w:val="00681DEE"/>
    <w:rsid w:val="0068371A"/>
    <w:rsid w:val="00683D6E"/>
    <w:rsid w:val="006842A6"/>
    <w:rsid w:val="00684AFC"/>
    <w:rsid w:val="00685984"/>
    <w:rsid w:val="006909D5"/>
    <w:rsid w:val="006915EC"/>
    <w:rsid w:val="0069201A"/>
    <w:rsid w:val="00693D4F"/>
    <w:rsid w:val="00697F90"/>
    <w:rsid w:val="006A2FD1"/>
    <w:rsid w:val="006A498C"/>
    <w:rsid w:val="006B333F"/>
    <w:rsid w:val="006B5ABE"/>
    <w:rsid w:val="006C0D7C"/>
    <w:rsid w:val="006C212A"/>
    <w:rsid w:val="006C3B59"/>
    <w:rsid w:val="006D0081"/>
    <w:rsid w:val="006D33B0"/>
    <w:rsid w:val="006D563C"/>
    <w:rsid w:val="006D570B"/>
    <w:rsid w:val="006E06DC"/>
    <w:rsid w:val="006E7063"/>
    <w:rsid w:val="006E7172"/>
    <w:rsid w:val="006F0956"/>
    <w:rsid w:val="006F11F0"/>
    <w:rsid w:val="006F1355"/>
    <w:rsid w:val="006F43E7"/>
    <w:rsid w:val="006F7860"/>
    <w:rsid w:val="00700488"/>
    <w:rsid w:val="007043B5"/>
    <w:rsid w:val="007046E4"/>
    <w:rsid w:val="0070584B"/>
    <w:rsid w:val="00705C22"/>
    <w:rsid w:val="00706C49"/>
    <w:rsid w:val="007075D9"/>
    <w:rsid w:val="00707C35"/>
    <w:rsid w:val="00710366"/>
    <w:rsid w:val="00711272"/>
    <w:rsid w:val="00712614"/>
    <w:rsid w:val="00712A73"/>
    <w:rsid w:val="00713D86"/>
    <w:rsid w:val="00713DB5"/>
    <w:rsid w:val="00714B60"/>
    <w:rsid w:val="00714ECE"/>
    <w:rsid w:val="00715583"/>
    <w:rsid w:val="00715881"/>
    <w:rsid w:val="00716301"/>
    <w:rsid w:val="00720D33"/>
    <w:rsid w:val="00721CBA"/>
    <w:rsid w:val="00723EBD"/>
    <w:rsid w:val="007240DF"/>
    <w:rsid w:val="00724686"/>
    <w:rsid w:val="00725960"/>
    <w:rsid w:val="00726BB0"/>
    <w:rsid w:val="00730C1E"/>
    <w:rsid w:val="007320DC"/>
    <w:rsid w:val="0073235B"/>
    <w:rsid w:val="00735C90"/>
    <w:rsid w:val="00742EC4"/>
    <w:rsid w:val="007430E2"/>
    <w:rsid w:val="00744697"/>
    <w:rsid w:val="007460C9"/>
    <w:rsid w:val="0074640C"/>
    <w:rsid w:val="00746C08"/>
    <w:rsid w:val="00747ED5"/>
    <w:rsid w:val="00751480"/>
    <w:rsid w:val="00752E43"/>
    <w:rsid w:val="00757505"/>
    <w:rsid w:val="00760609"/>
    <w:rsid w:val="007614BF"/>
    <w:rsid w:val="00761574"/>
    <w:rsid w:val="00761DA3"/>
    <w:rsid w:val="00761E1B"/>
    <w:rsid w:val="00762902"/>
    <w:rsid w:val="00762F69"/>
    <w:rsid w:val="0076348E"/>
    <w:rsid w:val="00764893"/>
    <w:rsid w:val="007700F8"/>
    <w:rsid w:val="0077082B"/>
    <w:rsid w:val="0077155A"/>
    <w:rsid w:val="00773AA4"/>
    <w:rsid w:val="00774FFB"/>
    <w:rsid w:val="007758B6"/>
    <w:rsid w:val="00775DC1"/>
    <w:rsid w:val="00776BA3"/>
    <w:rsid w:val="007772DF"/>
    <w:rsid w:val="00780E35"/>
    <w:rsid w:val="00781C17"/>
    <w:rsid w:val="00781F63"/>
    <w:rsid w:val="0078331C"/>
    <w:rsid w:val="00785419"/>
    <w:rsid w:val="007906B2"/>
    <w:rsid w:val="00790D6F"/>
    <w:rsid w:val="00791A7A"/>
    <w:rsid w:val="0079233D"/>
    <w:rsid w:val="00794577"/>
    <w:rsid w:val="00794887"/>
    <w:rsid w:val="00794DA9"/>
    <w:rsid w:val="007A0B12"/>
    <w:rsid w:val="007A152B"/>
    <w:rsid w:val="007B065D"/>
    <w:rsid w:val="007B0B2F"/>
    <w:rsid w:val="007B10AD"/>
    <w:rsid w:val="007B1418"/>
    <w:rsid w:val="007B3D15"/>
    <w:rsid w:val="007B61EC"/>
    <w:rsid w:val="007B7397"/>
    <w:rsid w:val="007C10ED"/>
    <w:rsid w:val="007C1752"/>
    <w:rsid w:val="007C1B3A"/>
    <w:rsid w:val="007C30A1"/>
    <w:rsid w:val="007C3AD6"/>
    <w:rsid w:val="007C5032"/>
    <w:rsid w:val="007C688A"/>
    <w:rsid w:val="007C6B7C"/>
    <w:rsid w:val="007C6DC9"/>
    <w:rsid w:val="007C7645"/>
    <w:rsid w:val="007C7B13"/>
    <w:rsid w:val="007D0EC3"/>
    <w:rsid w:val="007D33AC"/>
    <w:rsid w:val="007D3F4C"/>
    <w:rsid w:val="007D42C9"/>
    <w:rsid w:val="007D4470"/>
    <w:rsid w:val="007D55E7"/>
    <w:rsid w:val="007E0FC4"/>
    <w:rsid w:val="007E7033"/>
    <w:rsid w:val="007E70E2"/>
    <w:rsid w:val="007F223B"/>
    <w:rsid w:val="007F30A7"/>
    <w:rsid w:val="007F3467"/>
    <w:rsid w:val="007F363F"/>
    <w:rsid w:val="007F51A6"/>
    <w:rsid w:val="007F52D5"/>
    <w:rsid w:val="007F5E19"/>
    <w:rsid w:val="007F6F3F"/>
    <w:rsid w:val="00800408"/>
    <w:rsid w:val="00800FB1"/>
    <w:rsid w:val="00802A89"/>
    <w:rsid w:val="00804D41"/>
    <w:rsid w:val="00805819"/>
    <w:rsid w:val="00806C38"/>
    <w:rsid w:val="00810790"/>
    <w:rsid w:val="00810B0C"/>
    <w:rsid w:val="008138BC"/>
    <w:rsid w:val="00814144"/>
    <w:rsid w:val="008168E9"/>
    <w:rsid w:val="00817327"/>
    <w:rsid w:val="00821086"/>
    <w:rsid w:val="00822DAE"/>
    <w:rsid w:val="00823066"/>
    <w:rsid w:val="00824588"/>
    <w:rsid w:val="00824E4B"/>
    <w:rsid w:val="0082696F"/>
    <w:rsid w:val="00827EFC"/>
    <w:rsid w:val="0083101B"/>
    <w:rsid w:val="00831FBA"/>
    <w:rsid w:val="008332C6"/>
    <w:rsid w:val="008334B0"/>
    <w:rsid w:val="0083382B"/>
    <w:rsid w:val="0083398A"/>
    <w:rsid w:val="008344EA"/>
    <w:rsid w:val="00837931"/>
    <w:rsid w:val="0084336E"/>
    <w:rsid w:val="00843CAB"/>
    <w:rsid w:val="00853187"/>
    <w:rsid w:val="00855491"/>
    <w:rsid w:val="00855E46"/>
    <w:rsid w:val="00856C43"/>
    <w:rsid w:val="00857232"/>
    <w:rsid w:val="008579D2"/>
    <w:rsid w:val="00857C52"/>
    <w:rsid w:val="00857D0C"/>
    <w:rsid w:val="00861234"/>
    <w:rsid w:val="00861EC5"/>
    <w:rsid w:val="00863D16"/>
    <w:rsid w:val="00866C86"/>
    <w:rsid w:val="00870BE1"/>
    <w:rsid w:val="00872240"/>
    <w:rsid w:val="0087352B"/>
    <w:rsid w:val="0087371F"/>
    <w:rsid w:val="00873B74"/>
    <w:rsid w:val="00875F7E"/>
    <w:rsid w:val="00881116"/>
    <w:rsid w:val="008821B3"/>
    <w:rsid w:val="00883835"/>
    <w:rsid w:val="008842AB"/>
    <w:rsid w:val="0088489D"/>
    <w:rsid w:val="00884939"/>
    <w:rsid w:val="00884F53"/>
    <w:rsid w:val="00885744"/>
    <w:rsid w:val="00887129"/>
    <w:rsid w:val="008918D1"/>
    <w:rsid w:val="00892DC0"/>
    <w:rsid w:val="0089367B"/>
    <w:rsid w:val="0089378F"/>
    <w:rsid w:val="008A07D7"/>
    <w:rsid w:val="008A08F4"/>
    <w:rsid w:val="008A1372"/>
    <w:rsid w:val="008A160F"/>
    <w:rsid w:val="008A31AB"/>
    <w:rsid w:val="008A729D"/>
    <w:rsid w:val="008A7428"/>
    <w:rsid w:val="008B18C6"/>
    <w:rsid w:val="008B1BC3"/>
    <w:rsid w:val="008B2091"/>
    <w:rsid w:val="008B24BB"/>
    <w:rsid w:val="008B3DD4"/>
    <w:rsid w:val="008B5496"/>
    <w:rsid w:val="008B556E"/>
    <w:rsid w:val="008B5E52"/>
    <w:rsid w:val="008C05CD"/>
    <w:rsid w:val="008C100A"/>
    <w:rsid w:val="008C2085"/>
    <w:rsid w:val="008C286C"/>
    <w:rsid w:val="008C2E86"/>
    <w:rsid w:val="008C37FF"/>
    <w:rsid w:val="008C6A15"/>
    <w:rsid w:val="008C6C76"/>
    <w:rsid w:val="008D570C"/>
    <w:rsid w:val="008D5865"/>
    <w:rsid w:val="008E0B32"/>
    <w:rsid w:val="008E49F6"/>
    <w:rsid w:val="008E5835"/>
    <w:rsid w:val="008F169D"/>
    <w:rsid w:val="008F2720"/>
    <w:rsid w:val="008F35B7"/>
    <w:rsid w:val="008F36B0"/>
    <w:rsid w:val="008F5F90"/>
    <w:rsid w:val="0090154B"/>
    <w:rsid w:val="00901B1E"/>
    <w:rsid w:val="0090390F"/>
    <w:rsid w:val="0090720C"/>
    <w:rsid w:val="00910850"/>
    <w:rsid w:val="00911D06"/>
    <w:rsid w:val="00911F1A"/>
    <w:rsid w:val="009167DF"/>
    <w:rsid w:val="009170C8"/>
    <w:rsid w:val="00920363"/>
    <w:rsid w:val="00920890"/>
    <w:rsid w:val="009227E1"/>
    <w:rsid w:val="00927716"/>
    <w:rsid w:val="009309E6"/>
    <w:rsid w:val="0093165E"/>
    <w:rsid w:val="00934CC3"/>
    <w:rsid w:val="00936CC2"/>
    <w:rsid w:val="00940F95"/>
    <w:rsid w:val="00944BDB"/>
    <w:rsid w:val="00945A72"/>
    <w:rsid w:val="00950DB8"/>
    <w:rsid w:val="00952229"/>
    <w:rsid w:val="0095281A"/>
    <w:rsid w:val="00954C4E"/>
    <w:rsid w:val="009554A1"/>
    <w:rsid w:val="00955EE7"/>
    <w:rsid w:val="009561D9"/>
    <w:rsid w:val="009615BC"/>
    <w:rsid w:val="0096252A"/>
    <w:rsid w:val="0096741C"/>
    <w:rsid w:val="00967470"/>
    <w:rsid w:val="009719B5"/>
    <w:rsid w:val="00971A58"/>
    <w:rsid w:val="0097366A"/>
    <w:rsid w:val="00973A26"/>
    <w:rsid w:val="00975A34"/>
    <w:rsid w:val="00976C06"/>
    <w:rsid w:val="00976F6C"/>
    <w:rsid w:val="0098724A"/>
    <w:rsid w:val="00991EDC"/>
    <w:rsid w:val="00992667"/>
    <w:rsid w:val="009942AB"/>
    <w:rsid w:val="009A0C57"/>
    <w:rsid w:val="009A40F2"/>
    <w:rsid w:val="009A612C"/>
    <w:rsid w:val="009A71B8"/>
    <w:rsid w:val="009B231A"/>
    <w:rsid w:val="009B4117"/>
    <w:rsid w:val="009B4ECE"/>
    <w:rsid w:val="009B5DA7"/>
    <w:rsid w:val="009C1C15"/>
    <w:rsid w:val="009C1FC9"/>
    <w:rsid w:val="009C2AF4"/>
    <w:rsid w:val="009C3642"/>
    <w:rsid w:val="009C4BC9"/>
    <w:rsid w:val="009C59C7"/>
    <w:rsid w:val="009C6873"/>
    <w:rsid w:val="009C7437"/>
    <w:rsid w:val="009D04C6"/>
    <w:rsid w:val="009D0990"/>
    <w:rsid w:val="009D100C"/>
    <w:rsid w:val="009D1C66"/>
    <w:rsid w:val="009D1D15"/>
    <w:rsid w:val="009D4240"/>
    <w:rsid w:val="009D6609"/>
    <w:rsid w:val="009D781B"/>
    <w:rsid w:val="009D7C0C"/>
    <w:rsid w:val="009E02AA"/>
    <w:rsid w:val="009E32B2"/>
    <w:rsid w:val="009E4C00"/>
    <w:rsid w:val="009E52ED"/>
    <w:rsid w:val="009E7731"/>
    <w:rsid w:val="009E7C60"/>
    <w:rsid w:val="009F0585"/>
    <w:rsid w:val="009F070B"/>
    <w:rsid w:val="009F4E49"/>
    <w:rsid w:val="009F59DC"/>
    <w:rsid w:val="00A012EF"/>
    <w:rsid w:val="00A03765"/>
    <w:rsid w:val="00A03BCB"/>
    <w:rsid w:val="00A04B54"/>
    <w:rsid w:val="00A05304"/>
    <w:rsid w:val="00A07F58"/>
    <w:rsid w:val="00A10B5B"/>
    <w:rsid w:val="00A11160"/>
    <w:rsid w:val="00A11ACF"/>
    <w:rsid w:val="00A11DCF"/>
    <w:rsid w:val="00A12D26"/>
    <w:rsid w:val="00A1381B"/>
    <w:rsid w:val="00A1733D"/>
    <w:rsid w:val="00A20453"/>
    <w:rsid w:val="00A302CC"/>
    <w:rsid w:val="00A31277"/>
    <w:rsid w:val="00A312C1"/>
    <w:rsid w:val="00A31687"/>
    <w:rsid w:val="00A31D43"/>
    <w:rsid w:val="00A333BC"/>
    <w:rsid w:val="00A34965"/>
    <w:rsid w:val="00A35430"/>
    <w:rsid w:val="00A357D7"/>
    <w:rsid w:val="00A3607A"/>
    <w:rsid w:val="00A4037E"/>
    <w:rsid w:val="00A41573"/>
    <w:rsid w:val="00A4203E"/>
    <w:rsid w:val="00A44B62"/>
    <w:rsid w:val="00A472F7"/>
    <w:rsid w:val="00A509E6"/>
    <w:rsid w:val="00A5143E"/>
    <w:rsid w:val="00A51903"/>
    <w:rsid w:val="00A55328"/>
    <w:rsid w:val="00A55427"/>
    <w:rsid w:val="00A55549"/>
    <w:rsid w:val="00A5749D"/>
    <w:rsid w:val="00A6062D"/>
    <w:rsid w:val="00A610F1"/>
    <w:rsid w:val="00A62DDC"/>
    <w:rsid w:val="00A65510"/>
    <w:rsid w:val="00A672EF"/>
    <w:rsid w:val="00A674EF"/>
    <w:rsid w:val="00A75945"/>
    <w:rsid w:val="00A75D20"/>
    <w:rsid w:val="00A76097"/>
    <w:rsid w:val="00A774EB"/>
    <w:rsid w:val="00A810A2"/>
    <w:rsid w:val="00A83DA9"/>
    <w:rsid w:val="00A84545"/>
    <w:rsid w:val="00A909FC"/>
    <w:rsid w:val="00A920F2"/>
    <w:rsid w:val="00A92B51"/>
    <w:rsid w:val="00A9527F"/>
    <w:rsid w:val="00A96071"/>
    <w:rsid w:val="00AA04B5"/>
    <w:rsid w:val="00AA2928"/>
    <w:rsid w:val="00AB04C0"/>
    <w:rsid w:val="00AB3686"/>
    <w:rsid w:val="00AB5C73"/>
    <w:rsid w:val="00AB682D"/>
    <w:rsid w:val="00AB69C5"/>
    <w:rsid w:val="00AC3127"/>
    <w:rsid w:val="00AC464C"/>
    <w:rsid w:val="00AC4825"/>
    <w:rsid w:val="00AC5A02"/>
    <w:rsid w:val="00AD1A8E"/>
    <w:rsid w:val="00AD1C34"/>
    <w:rsid w:val="00AD3403"/>
    <w:rsid w:val="00AD4CCB"/>
    <w:rsid w:val="00AD735D"/>
    <w:rsid w:val="00AE067D"/>
    <w:rsid w:val="00AE1B70"/>
    <w:rsid w:val="00AE30E3"/>
    <w:rsid w:val="00AE328D"/>
    <w:rsid w:val="00AE4701"/>
    <w:rsid w:val="00AE4D3D"/>
    <w:rsid w:val="00AE7B20"/>
    <w:rsid w:val="00AF249D"/>
    <w:rsid w:val="00AF2EBC"/>
    <w:rsid w:val="00AF4CAD"/>
    <w:rsid w:val="00AF4D05"/>
    <w:rsid w:val="00AF4ECE"/>
    <w:rsid w:val="00AF570A"/>
    <w:rsid w:val="00B01EB5"/>
    <w:rsid w:val="00B02146"/>
    <w:rsid w:val="00B03457"/>
    <w:rsid w:val="00B0515E"/>
    <w:rsid w:val="00B053F2"/>
    <w:rsid w:val="00B07D1A"/>
    <w:rsid w:val="00B1082E"/>
    <w:rsid w:val="00B10AAA"/>
    <w:rsid w:val="00B13924"/>
    <w:rsid w:val="00B13A56"/>
    <w:rsid w:val="00B16B19"/>
    <w:rsid w:val="00B177FB"/>
    <w:rsid w:val="00B17DFB"/>
    <w:rsid w:val="00B20567"/>
    <w:rsid w:val="00B21471"/>
    <w:rsid w:val="00B2164A"/>
    <w:rsid w:val="00B2209A"/>
    <w:rsid w:val="00B22268"/>
    <w:rsid w:val="00B239E3"/>
    <w:rsid w:val="00B23F84"/>
    <w:rsid w:val="00B24BFA"/>
    <w:rsid w:val="00B3132B"/>
    <w:rsid w:val="00B31787"/>
    <w:rsid w:val="00B31948"/>
    <w:rsid w:val="00B3581B"/>
    <w:rsid w:val="00B419E7"/>
    <w:rsid w:val="00B4225D"/>
    <w:rsid w:val="00B43E39"/>
    <w:rsid w:val="00B44530"/>
    <w:rsid w:val="00B45610"/>
    <w:rsid w:val="00B514F7"/>
    <w:rsid w:val="00B54893"/>
    <w:rsid w:val="00B55103"/>
    <w:rsid w:val="00B56156"/>
    <w:rsid w:val="00B574BD"/>
    <w:rsid w:val="00B57B06"/>
    <w:rsid w:val="00B635BB"/>
    <w:rsid w:val="00B66A6F"/>
    <w:rsid w:val="00B66BBF"/>
    <w:rsid w:val="00B71D54"/>
    <w:rsid w:val="00B72243"/>
    <w:rsid w:val="00B7235E"/>
    <w:rsid w:val="00B753C4"/>
    <w:rsid w:val="00B755E1"/>
    <w:rsid w:val="00B769F3"/>
    <w:rsid w:val="00B77D70"/>
    <w:rsid w:val="00B800D2"/>
    <w:rsid w:val="00B81023"/>
    <w:rsid w:val="00B816AB"/>
    <w:rsid w:val="00B81D1F"/>
    <w:rsid w:val="00B81D72"/>
    <w:rsid w:val="00B82C61"/>
    <w:rsid w:val="00B84896"/>
    <w:rsid w:val="00B87C0A"/>
    <w:rsid w:val="00B93664"/>
    <w:rsid w:val="00B977DC"/>
    <w:rsid w:val="00BA1ECD"/>
    <w:rsid w:val="00BA1F17"/>
    <w:rsid w:val="00BA3DE5"/>
    <w:rsid w:val="00BA5C23"/>
    <w:rsid w:val="00BA7015"/>
    <w:rsid w:val="00BB1108"/>
    <w:rsid w:val="00BB22CC"/>
    <w:rsid w:val="00BB234B"/>
    <w:rsid w:val="00BB257F"/>
    <w:rsid w:val="00BB4471"/>
    <w:rsid w:val="00BB6A72"/>
    <w:rsid w:val="00BC1110"/>
    <w:rsid w:val="00BC1CF4"/>
    <w:rsid w:val="00BC1E39"/>
    <w:rsid w:val="00BC396B"/>
    <w:rsid w:val="00BC73D1"/>
    <w:rsid w:val="00BD182B"/>
    <w:rsid w:val="00BD1B6B"/>
    <w:rsid w:val="00BD1D2D"/>
    <w:rsid w:val="00BD34DB"/>
    <w:rsid w:val="00BD734A"/>
    <w:rsid w:val="00BD7381"/>
    <w:rsid w:val="00BE0948"/>
    <w:rsid w:val="00BE0C7C"/>
    <w:rsid w:val="00BE28E0"/>
    <w:rsid w:val="00BE3759"/>
    <w:rsid w:val="00BE3AEA"/>
    <w:rsid w:val="00BE449A"/>
    <w:rsid w:val="00BE5370"/>
    <w:rsid w:val="00BE54EB"/>
    <w:rsid w:val="00BE60B5"/>
    <w:rsid w:val="00BE6235"/>
    <w:rsid w:val="00BE6F52"/>
    <w:rsid w:val="00BF06B0"/>
    <w:rsid w:val="00BF1E0D"/>
    <w:rsid w:val="00BF6773"/>
    <w:rsid w:val="00BF7A76"/>
    <w:rsid w:val="00C01C74"/>
    <w:rsid w:val="00C039A1"/>
    <w:rsid w:val="00C05E92"/>
    <w:rsid w:val="00C067AB"/>
    <w:rsid w:val="00C0737B"/>
    <w:rsid w:val="00C075EE"/>
    <w:rsid w:val="00C105E3"/>
    <w:rsid w:val="00C13247"/>
    <w:rsid w:val="00C153B7"/>
    <w:rsid w:val="00C15D93"/>
    <w:rsid w:val="00C165FF"/>
    <w:rsid w:val="00C20A8F"/>
    <w:rsid w:val="00C226C0"/>
    <w:rsid w:val="00C248A0"/>
    <w:rsid w:val="00C27085"/>
    <w:rsid w:val="00C3280C"/>
    <w:rsid w:val="00C328B7"/>
    <w:rsid w:val="00C3392A"/>
    <w:rsid w:val="00C35A55"/>
    <w:rsid w:val="00C35E80"/>
    <w:rsid w:val="00C40A49"/>
    <w:rsid w:val="00C4106D"/>
    <w:rsid w:val="00C416C2"/>
    <w:rsid w:val="00C4228F"/>
    <w:rsid w:val="00C4453B"/>
    <w:rsid w:val="00C45BE3"/>
    <w:rsid w:val="00C462F6"/>
    <w:rsid w:val="00C47823"/>
    <w:rsid w:val="00C52CB8"/>
    <w:rsid w:val="00C56BFF"/>
    <w:rsid w:val="00C602B3"/>
    <w:rsid w:val="00C61137"/>
    <w:rsid w:val="00C630CC"/>
    <w:rsid w:val="00C636EA"/>
    <w:rsid w:val="00C65E4B"/>
    <w:rsid w:val="00C662AE"/>
    <w:rsid w:val="00C66815"/>
    <w:rsid w:val="00C6721D"/>
    <w:rsid w:val="00C721E6"/>
    <w:rsid w:val="00C746CA"/>
    <w:rsid w:val="00C84CB7"/>
    <w:rsid w:val="00C858D9"/>
    <w:rsid w:val="00C90CAC"/>
    <w:rsid w:val="00C93C3A"/>
    <w:rsid w:val="00C94487"/>
    <w:rsid w:val="00C95A1A"/>
    <w:rsid w:val="00C963BF"/>
    <w:rsid w:val="00C96B2C"/>
    <w:rsid w:val="00CA0183"/>
    <w:rsid w:val="00CA3CAD"/>
    <w:rsid w:val="00CA78F8"/>
    <w:rsid w:val="00CA7F51"/>
    <w:rsid w:val="00CB22AD"/>
    <w:rsid w:val="00CB3448"/>
    <w:rsid w:val="00CB718F"/>
    <w:rsid w:val="00CC0457"/>
    <w:rsid w:val="00CC076C"/>
    <w:rsid w:val="00CC35F7"/>
    <w:rsid w:val="00CC5C9E"/>
    <w:rsid w:val="00CC70BE"/>
    <w:rsid w:val="00CD000D"/>
    <w:rsid w:val="00CD0607"/>
    <w:rsid w:val="00CD3B8A"/>
    <w:rsid w:val="00CE0716"/>
    <w:rsid w:val="00CE22A4"/>
    <w:rsid w:val="00CE3387"/>
    <w:rsid w:val="00CE356C"/>
    <w:rsid w:val="00CE4905"/>
    <w:rsid w:val="00CE6723"/>
    <w:rsid w:val="00CF3FE3"/>
    <w:rsid w:val="00CF4601"/>
    <w:rsid w:val="00CF4CFE"/>
    <w:rsid w:val="00CF4D06"/>
    <w:rsid w:val="00CF5EF7"/>
    <w:rsid w:val="00CF60DD"/>
    <w:rsid w:val="00CF736F"/>
    <w:rsid w:val="00D00879"/>
    <w:rsid w:val="00D01283"/>
    <w:rsid w:val="00D034A2"/>
    <w:rsid w:val="00D045C1"/>
    <w:rsid w:val="00D04FC6"/>
    <w:rsid w:val="00D05410"/>
    <w:rsid w:val="00D05869"/>
    <w:rsid w:val="00D11E53"/>
    <w:rsid w:val="00D15792"/>
    <w:rsid w:val="00D16154"/>
    <w:rsid w:val="00D16D48"/>
    <w:rsid w:val="00D203AF"/>
    <w:rsid w:val="00D23B55"/>
    <w:rsid w:val="00D2480F"/>
    <w:rsid w:val="00D24A28"/>
    <w:rsid w:val="00D2604F"/>
    <w:rsid w:val="00D26429"/>
    <w:rsid w:val="00D270DD"/>
    <w:rsid w:val="00D3031A"/>
    <w:rsid w:val="00D31156"/>
    <w:rsid w:val="00D314AB"/>
    <w:rsid w:val="00D329C4"/>
    <w:rsid w:val="00D32C37"/>
    <w:rsid w:val="00D36937"/>
    <w:rsid w:val="00D376C9"/>
    <w:rsid w:val="00D412B2"/>
    <w:rsid w:val="00D45E4A"/>
    <w:rsid w:val="00D464E8"/>
    <w:rsid w:val="00D47227"/>
    <w:rsid w:val="00D5059D"/>
    <w:rsid w:val="00D549EF"/>
    <w:rsid w:val="00D57742"/>
    <w:rsid w:val="00D62711"/>
    <w:rsid w:val="00D62B18"/>
    <w:rsid w:val="00D62E1D"/>
    <w:rsid w:val="00D6314C"/>
    <w:rsid w:val="00D63570"/>
    <w:rsid w:val="00D64841"/>
    <w:rsid w:val="00D67952"/>
    <w:rsid w:val="00D7017E"/>
    <w:rsid w:val="00D71A24"/>
    <w:rsid w:val="00D72D28"/>
    <w:rsid w:val="00D74815"/>
    <w:rsid w:val="00D764AB"/>
    <w:rsid w:val="00D77B33"/>
    <w:rsid w:val="00D841E8"/>
    <w:rsid w:val="00D8473E"/>
    <w:rsid w:val="00D8694C"/>
    <w:rsid w:val="00D87582"/>
    <w:rsid w:val="00D87DAF"/>
    <w:rsid w:val="00D93DBF"/>
    <w:rsid w:val="00DA20D1"/>
    <w:rsid w:val="00DA42E4"/>
    <w:rsid w:val="00DA4EA1"/>
    <w:rsid w:val="00DA50BC"/>
    <w:rsid w:val="00DB0502"/>
    <w:rsid w:val="00DB6EBC"/>
    <w:rsid w:val="00DB7595"/>
    <w:rsid w:val="00DC03D5"/>
    <w:rsid w:val="00DC0C93"/>
    <w:rsid w:val="00DC1D00"/>
    <w:rsid w:val="00DC242C"/>
    <w:rsid w:val="00DC312B"/>
    <w:rsid w:val="00DC35E6"/>
    <w:rsid w:val="00DC5CA1"/>
    <w:rsid w:val="00DC5CE1"/>
    <w:rsid w:val="00DC747F"/>
    <w:rsid w:val="00DC7F0C"/>
    <w:rsid w:val="00DC7F72"/>
    <w:rsid w:val="00DD10A1"/>
    <w:rsid w:val="00DD1EB6"/>
    <w:rsid w:val="00DD343D"/>
    <w:rsid w:val="00DD3613"/>
    <w:rsid w:val="00DD3EB3"/>
    <w:rsid w:val="00DE151E"/>
    <w:rsid w:val="00DE3143"/>
    <w:rsid w:val="00DE4AA3"/>
    <w:rsid w:val="00DE5C3E"/>
    <w:rsid w:val="00DF0010"/>
    <w:rsid w:val="00DF0C1A"/>
    <w:rsid w:val="00DF11FC"/>
    <w:rsid w:val="00DF1B04"/>
    <w:rsid w:val="00DF3857"/>
    <w:rsid w:val="00DF3AAC"/>
    <w:rsid w:val="00DF4637"/>
    <w:rsid w:val="00DF5266"/>
    <w:rsid w:val="00DF5CFF"/>
    <w:rsid w:val="00DF7085"/>
    <w:rsid w:val="00E0233F"/>
    <w:rsid w:val="00E04A4A"/>
    <w:rsid w:val="00E04A75"/>
    <w:rsid w:val="00E05050"/>
    <w:rsid w:val="00E0698B"/>
    <w:rsid w:val="00E07406"/>
    <w:rsid w:val="00E1021A"/>
    <w:rsid w:val="00E13912"/>
    <w:rsid w:val="00E14947"/>
    <w:rsid w:val="00E1622C"/>
    <w:rsid w:val="00E16524"/>
    <w:rsid w:val="00E232CC"/>
    <w:rsid w:val="00E25206"/>
    <w:rsid w:val="00E2626E"/>
    <w:rsid w:val="00E411B2"/>
    <w:rsid w:val="00E4160E"/>
    <w:rsid w:val="00E419CF"/>
    <w:rsid w:val="00E41BCA"/>
    <w:rsid w:val="00E424C8"/>
    <w:rsid w:val="00E47431"/>
    <w:rsid w:val="00E5028F"/>
    <w:rsid w:val="00E502E5"/>
    <w:rsid w:val="00E532DA"/>
    <w:rsid w:val="00E566C3"/>
    <w:rsid w:val="00E57ACE"/>
    <w:rsid w:val="00E60AFD"/>
    <w:rsid w:val="00E623ED"/>
    <w:rsid w:val="00E63A62"/>
    <w:rsid w:val="00E63FB8"/>
    <w:rsid w:val="00E64290"/>
    <w:rsid w:val="00E65BDF"/>
    <w:rsid w:val="00E72E3F"/>
    <w:rsid w:val="00E735C0"/>
    <w:rsid w:val="00E73894"/>
    <w:rsid w:val="00E80910"/>
    <w:rsid w:val="00E816A6"/>
    <w:rsid w:val="00E819BA"/>
    <w:rsid w:val="00E829A8"/>
    <w:rsid w:val="00E84167"/>
    <w:rsid w:val="00E84A4D"/>
    <w:rsid w:val="00E853DA"/>
    <w:rsid w:val="00E875A8"/>
    <w:rsid w:val="00E90C5A"/>
    <w:rsid w:val="00E919BC"/>
    <w:rsid w:val="00E9221E"/>
    <w:rsid w:val="00E962B3"/>
    <w:rsid w:val="00E97DB8"/>
    <w:rsid w:val="00EA0394"/>
    <w:rsid w:val="00EA0BDA"/>
    <w:rsid w:val="00EA222B"/>
    <w:rsid w:val="00EA33B0"/>
    <w:rsid w:val="00EA4EBD"/>
    <w:rsid w:val="00EA4ED2"/>
    <w:rsid w:val="00EB08C1"/>
    <w:rsid w:val="00EB256F"/>
    <w:rsid w:val="00EB60A7"/>
    <w:rsid w:val="00EB7DB8"/>
    <w:rsid w:val="00EC2E7B"/>
    <w:rsid w:val="00EC3573"/>
    <w:rsid w:val="00EC426B"/>
    <w:rsid w:val="00EC6165"/>
    <w:rsid w:val="00EC6A30"/>
    <w:rsid w:val="00ED0467"/>
    <w:rsid w:val="00ED16DD"/>
    <w:rsid w:val="00ED1808"/>
    <w:rsid w:val="00ED1A42"/>
    <w:rsid w:val="00ED36E6"/>
    <w:rsid w:val="00ED5E47"/>
    <w:rsid w:val="00ED7D1A"/>
    <w:rsid w:val="00ED7F7D"/>
    <w:rsid w:val="00EE461D"/>
    <w:rsid w:val="00EE52D8"/>
    <w:rsid w:val="00EE6521"/>
    <w:rsid w:val="00EE79B9"/>
    <w:rsid w:val="00EF2569"/>
    <w:rsid w:val="00EF3093"/>
    <w:rsid w:val="00EF35D4"/>
    <w:rsid w:val="00EF4468"/>
    <w:rsid w:val="00EF6EE3"/>
    <w:rsid w:val="00F0067A"/>
    <w:rsid w:val="00F0319C"/>
    <w:rsid w:val="00F03891"/>
    <w:rsid w:val="00F03D99"/>
    <w:rsid w:val="00F04E1B"/>
    <w:rsid w:val="00F0542F"/>
    <w:rsid w:val="00F073E7"/>
    <w:rsid w:val="00F10484"/>
    <w:rsid w:val="00F1282C"/>
    <w:rsid w:val="00F12DD9"/>
    <w:rsid w:val="00F12F08"/>
    <w:rsid w:val="00F13559"/>
    <w:rsid w:val="00F1446E"/>
    <w:rsid w:val="00F15E94"/>
    <w:rsid w:val="00F22137"/>
    <w:rsid w:val="00F22DA2"/>
    <w:rsid w:val="00F23B43"/>
    <w:rsid w:val="00F27154"/>
    <w:rsid w:val="00F2788E"/>
    <w:rsid w:val="00F27D1F"/>
    <w:rsid w:val="00F30521"/>
    <w:rsid w:val="00F314A2"/>
    <w:rsid w:val="00F3545E"/>
    <w:rsid w:val="00F35704"/>
    <w:rsid w:val="00F42865"/>
    <w:rsid w:val="00F431D0"/>
    <w:rsid w:val="00F47230"/>
    <w:rsid w:val="00F505CA"/>
    <w:rsid w:val="00F51460"/>
    <w:rsid w:val="00F526DE"/>
    <w:rsid w:val="00F55539"/>
    <w:rsid w:val="00F558BF"/>
    <w:rsid w:val="00F56CA0"/>
    <w:rsid w:val="00F616A7"/>
    <w:rsid w:val="00F62DFE"/>
    <w:rsid w:val="00F65610"/>
    <w:rsid w:val="00F6656B"/>
    <w:rsid w:val="00F67288"/>
    <w:rsid w:val="00F67F05"/>
    <w:rsid w:val="00F7134B"/>
    <w:rsid w:val="00F737B7"/>
    <w:rsid w:val="00F75F72"/>
    <w:rsid w:val="00F76873"/>
    <w:rsid w:val="00F77F9B"/>
    <w:rsid w:val="00F80909"/>
    <w:rsid w:val="00F811EE"/>
    <w:rsid w:val="00F813D4"/>
    <w:rsid w:val="00F81606"/>
    <w:rsid w:val="00F829EF"/>
    <w:rsid w:val="00F8554B"/>
    <w:rsid w:val="00F90E6D"/>
    <w:rsid w:val="00F920A9"/>
    <w:rsid w:val="00F9231E"/>
    <w:rsid w:val="00F92CF3"/>
    <w:rsid w:val="00F957DC"/>
    <w:rsid w:val="00F96938"/>
    <w:rsid w:val="00FA085C"/>
    <w:rsid w:val="00FA2AC0"/>
    <w:rsid w:val="00FA3A6A"/>
    <w:rsid w:val="00FA3E63"/>
    <w:rsid w:val="00FA46DF"/>
    <w:rsid w:val="00FB07D1"/>
    <w:rsid w:val="00FB1954"/>
    <w:rsid w:val="00FB2258"/>
    <w:rsid w:val="00FB3162"/>
    <w:rsid w:val="00FC275A"/>
    <w:rsid w:val="00FC2941"/>
    <w:rsid w:val="00FC5D18"/>
    <w:rsid w:val="00FD2AC7"/>
    <w:rsid w:val="00FD337F"/>
    <w:rsid w:val="00FE4C2D"/>
    <w:rsid w:val="00FE5090"/>
    <w:rsid w:val="00FE5A20"/>
    <w:rsid w:val="00FE767F"/>
    <w:rsid w:val="00FF0318"/>
    <w:rsid w:val="00FF2661"/>
    <w:rsid w:val="00FF44DD"/>
    <w:rsid w:val="00FF56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3E6048"/>
    <w:pPr>
      <w:keepNext/>
      <w:keepLines/>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602B3"/>
    <w:pPr>
      <w:keepNext/>
      <w:keepLines/>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D05869"/>
    <w:pPr>
      <w:keepNext/>
      <w:keepLines/>
      <w:spacing w:before="120" w:after="120" w:line="288" w:lineRule="auto"/>
      <w:ind w:firstLine="567"/>
      <w:jc w:val="both"/>
      <w:outlineLvl w:val="3"/>
    </w:pPr>
    <w:rPr>
      <w:rFonts w:ascii="Times New Roman" w:eastAsiaTheme="majorEastAsia" w:hAnsi="Times New Roman" w:cs="Times New Roman"/>
      <w:i/>
      <w:sz w:val="26"/>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E6048"/>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602B3"/>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D05869"/>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uiPriority w:val="35"/>
    <w:unhideWhenUsed/>
    <w:qFormat/>
    <w:rsid w:val="00A35430"/>
    <w:pPr>
      <w:spacing w:after="200" w:line="240" w:lineRule="auto"/>
    </w:pPr>
    <w:rPr>
      <w:i/>
      <w:iCs/>
      <w:color w:val="44546A" w:themeColor="text2"/>
      <w:sz w:val="18"/>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rsid w:val="00EC6165"/>
    <w:rPr>
      <w:color w:val="0563C1" w:themeColor="hyperlink"/>
      <w:u w:val="singl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5FF5"/>
    <w:rsid w:val="00493EBC"/>
    <w:rsid w:val="005F55CF"/>
    <w:rsid w:val="00653568"/>
    <w:rsid w:val="00797A74"/>
    <w:rsid w:val="00A3351E"/>
    <w:rsid w:val="00B25035"/>
    <w:rsid w:val="00C43978"/>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1</Pages>
  <Words>11178</Words>
  <Characters>63717</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7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1427</cp:revision>
  <cp:lastPrinted>2023-03-27T10:10:00Z</cp:lastPrinted>
  <dcterms:created xsi:type="dcterms:W3CDTF">2023-03-12T11:29:00Z</dcterms:created>
  <dcterms:modified xsi:type="dcterms:W3CDTF">2023-03-2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